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C6F69" w:rsidRDefault="0044360A" w:rsidP="00541A0A">
      <w:pPr>
        <w:spacing w:line="240" w:lineRule="auto"/>
        <w:ind w:left="0" w:firstLine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DAFTAR </w:t>
      </w:r>
      <w:r w:rsidR="00ED4179" w:rsidRPr="00773905">
        <w:rPr>
          <w:rFonts w:ascii="Times New Roman" w:hAnsi="Times New Roman" w:cs="Times New Roman"/>
          <w:b/>
          <w:sz w:val="24"/>
          <w:szCs w:val="24"/>
        </w:rPr>
        <w:t>PUSTAKA</w:t>
      </w:r>
    </w:p>
    <w:p w:rsidR="00FC6F69" w:rsidRPr="00AA3725" w:rsidRDefault="00FC6F69" w:rsidP="00541A0A">
      <w:pPr>
        <w:spacing w:line="240" w:lineRule="auto"/>
        <w:ind w:left="0" w:firstLine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C32CC6" w:rsidRPr="00C32CC6" w:rsidRDefault="000A5847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C6F69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7C3DE0">
        <w:rPr>
          <w:rFonts w:ascii="Times New Roman" w:hAnsi="Times New Roman" w:cs="Times New Roman"/>
          <w:noProof/>
          <w:sz w:val="24"/>
          <w:szCs w:val="24"/>
        </w:rPr>
        <w:t>Abdurrahman, Muhammad Affan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Wita Juwita Ermawati. </w:t>
      </w:r>
      <w:r w:rsidR="007C3DE0"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19</w:t>
      </w:r>
      <w:r w:rsidR="007C3DE0"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 Pengaruh Leverage, Financial Distress dan Profitabilitas terhadap Konservatisme Akuntansi pada Perusahaan Pertambangan di Indonesia Tahun 2013-2017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Organisasi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9(3): 164–73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Abibraya. </w:t>
      </w:r>
      <w:r w:rsidR="007C3DE0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7</w:t>
      </w:r>
      <w:r w:rsidR="007C3DE0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Risiko Bisnis Tambang</w:t>
      </w:r>
      <w:r w:rsidR="007C3DE0">
        <w:rPr>
          <w:rFonts w:ascii="Times New Roman" w:hAnsi="Times New Roman" w:cs="Times New Roman"/>
          <w:noProof/>
          <w:sz w:val="24"/>
          <w:szCs w:val="24"/>
        </w:rPr>
        <w:t xml:space="preserve"> [Internet]: diunduh [Maret 2023]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https://id.linkedin.com/pulse/prospek-risiko-bisnis-tambang-batubara-indonesia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Abidin, Zainal. </w:t>
      </w:r>
      <w:r w:rsidR="007C3DE0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22</w:t>
      </w:r>
      <w:r w:rsidR="007C3DE0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Buku Ajar Manajemen Keuangan Lanjutan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Pekalongan: PT. Nasya Expanding Mnagement.</w:t>
      </w:r>
    </w:p>
    <w:p w:rsidR="00C32CC6" w:rsidRPr="00C32CC6" w:rsidRDefault="007C3DE0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friani, N, Zulpahmi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Sumardi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19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 Faktor-Faktor yang Mempengaruhi Konservatisme Akuntansi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7C3DE0">
        <w:rPr>
          <w:rFonts w:ascii="Times New Roman" w:hAnsi="Times New Roman" w:cs="Times New Roman"/>
          <w:i/>
          <w:noProof/>
          <w:sz w:val="24"/>
          <w:szCs w:val="24"/>
        </w:rPr>
        <w:t>Jurnal Buana Akuntansi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6(1): 40–56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Afrianto, Dedy. </w:t>
      </w:r>
      <w:r w:rsidR="007C3DE0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6</w:t>
      </w:r>
      <w:r w:rsidR="007C3DE0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Direksi Timah Dituding Manipulasi Laporan Keuangan.</w:t>
      </w:r>
      <w:r w:rsidR="007C3DE0">
        <w:rPr>
          <w:rFonts w:ascii="Times New Roman" w:hAnsi="Times New Roman" w:cs="Times New Roman"/>
          <w:noProof/>
          <w:sz w:val="24"/>
          <w:szCs w:val="24"/>
        </w:rPr>
        <w:t xml:space="preserve"> 27 Januari 2016. Diakses dari 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https://economy.okezone.com.</w:t>
      </w:r>
    </w:p>
    <w:p w:rsidR="00C32CC6" w:rsidRPr="00C32CC6" w:rsidRDefault="007C3DE0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gustina, Rice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Stephen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15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 Analisa Faktor-Faktor yang Mempengaruhi Penerapan Konservatisme Akuntansi pada Perusahaan Manufaktur yang Terdaftar di Bursa Efek Indonesia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Simposium Nasional Akuntansi 18 Universitas Sumatera Utara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: 16–19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>Ahmed, Answe S., Bruce K.</w:t>
      </w:r>
      <w:r w:rsidR="007C3DE0">
        <w:rPr>
          <w:rFonts w:ascii="Times New Roman" w:hAnsi="Times New Roman" w:cs="Times New Roman"/>
          <w:noProof/>
          <w:sz w:val="24"/>
          <w:szCs w:val="24"/>
        </w:rPr>
        <w:t xml:space="preserve"> Bilings, Rhicard M. Morton, &amp;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Mary Standford harri. </w:t>
      </w:r>
      <w:r w:rsidR="007C3DE0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5</w:t>
      </w:r>
      <w:r w:rsidR="007C3DE0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The Role of Accounting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The Ultimate Accountants’ Reference, 3rd Edition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77.</w:t>
      </w:r>
    </w:p>
    <w:p w:rsidR="00C32CC6" w:rsidRPr="00C32CC6" w:rsidRDefault="007C3DE0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hmed, Anwer S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Scott Duellman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07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 Accounting Conservatism and Board of Director Characteristics: An Empirical Analysis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and Economics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43: 411–37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>Akyuwen, Robe</w:t>
      </w:r>
      <w:r w:rsidR="007C3DE0">
        <w:rPr>
          <w:rFonts w:ascii="Times New Roman" w:hAnsi="Times New Roman" w:cs="Times New Roman"/>
          <w:noProof/>
          <w:sz w:val="24"/>
          <w:szCs w:val="24"/>
        </w:rPr>
        <w:t>rto, Dien Noviany Rahmatika, &amp;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Ahmad Subagyo. </w:t>
      </w:r>
      <w:r w:rsidR="007C3DE0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22</w:t>
      </w:r>
      <w:r w:rsidR="007C3DE0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Perbandingan Penelitian Financial Distress Pada Bank Umum Konvensional Di Indonesia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Modus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34(1): 39–56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Ali Maksum. </w:t>
      </w:r>
      <w:r w:rsidR="007C3DE0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2</w:t>
      </w:r>
      <w:r w:rsidR="007C3DE0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dalam Olahraga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Surabaya: Unesa University Press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Almilia, L.S. </w:t>
      </w:r>
      <w:r w:rsidR="007C3DE0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06</w:t>
      </w:r>
      <w:r w:rsidR="007C3DE0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Prediksi Kondisi Financial Distress Perusahaan Gopublic dengan Menggunakan Analisis Multinomial Logit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Bisnis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XII No. 1.</w:t>
      </w:r>
    </w:p>
    <w:p w:rsidR="00C32CC6" w:rsidRPr="00C32CC6" w:rsidRDefault="007C3DE0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malina, F., Sri Fadilah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Diamonalisa Sofianty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17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. Pengaruh Risiko Litigasi , Leverage , dan Tingkat Kesulitan Keuangan Perusahaan terhadap Konservatisme Akuntansi The Impact of Litigation Risk , Leverage , and The Company Financial Difficulty 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toward Conservatism Accounting.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Prosiding Akuntansi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3(1): 60–67.</w:t>
      </w:r>
    </w:p>
    <w:p w:rsidR="00C32CC6" w:rsidRPr="00C32CC6" w:rsidRDefault="007C3DE0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ndani, M.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Netty Nurhayati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21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 Pengaruh Ukuran Perusahan, Financial Distress, Resiko Litigasi Terhadap Konservatisme Akuntansi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Bisnis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14(1): 206–24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Andreas, </w:t>
      </w:r>
      <w:r w:rsidR="007C3DE0">
        <w:rPr>
          <w:rFonts w:ascii="Times New Roman" w:hAnsi="Times New Roman" w:cs="Times New Roman"/>
          <w:noProof/>
          <w:sz w:val="24"/>
          <w:szCs w:val="24"/>
        </w:rPr>
        <w:t>Hans Hananto, Albert Ardeni, &amp;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Paskah Ika Nugroho. </w:t>
      </w:r>
      <w:r w:rsidR="007C3DE0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7</w:t>
      </w:r>
      <w:r w:rsidR="007C3DE0">
        <w:rPr>
          <w:rFonts w:ascii="Times New Roman" w:hAnsi="Times New Roman" w:cs="Times New Roman"/>
          <w:noProof/>
          <w:sz w:val="24"/>
          <w:szCs w:val="24"/>
        </w:rPr>
        <w:t>)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Konservatisme Akuntansi di Indonesia.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Bisnis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20(1): 1.</w:t>
      </w:r>
    </w:p>
    <w:p w:rsidR="007C3DE0" w:rsidRDefault="007C3DE0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rdi, A., Kamaliah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Novita Indrawati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19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 Pengaruh Konflik Kepentingan dan Tingkat Kesulitan Keuangan Terhadap Konservatisme Akuntansi Dengan Risiko Ligitasi sebagai Variabel Pemoderasi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urnal Ekonomi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27(2): 160–71. 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Ardilasari, S. </w:t>
      </w:r>
      <w:r w:rsidR="007C3DE0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8</w:t>
      </w:r>
      <w:r w:rsidR="007C3DE0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Pengaruh Debt covenant, Political Cost, Bonus Plan Dan Growth Terhadap Konservatisme Akuntansi (Studi Empiris pada Perusahaan Manufaktur yang terdaftar di BEI 2014-2016)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41A0A" w:rsidRPr="00541A0A">
        <w:rPr>
          <w:rFonts w:ascii="Times New Roman" w:hAnsi="Times New Roman" w:cs="Times New Roman"/>
          <w:i/>
          <w:noProof/>
          <w:sz w:val="24"/>
          <w:szCs w:val="24"/>
        </w:rPr>
        <w:t>Universitas Islam Indonesia</w:t>
      </w:r>
      <w:r w:rsidR="00541A0A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Arikunto, S. </w:t>
      </w:r>
      <w:r w:rsidR="007C3DE0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0</w:t>
      </w:r>
      <w:r w:rsidR="007C3DE0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 Suatu Pendekatan Praktik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Jakarta: Rineka Cipta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Arsanto, Yoga Azif. </w:t>
      </w:r>
      <w:r w:rsidR="007C3DE0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7</w:t>
      </w:r>
      <w:r w:rsidR="007C3DE0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Pengaruh Kepemilikan Institusional, Leverage, Political Cost, Size, dan Growth Terhadap Konservatisme Akuntansi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Universitas Negeri Surabaya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32CC6" w:rsidRPr="00C32CC6" w:rsidRDefault="007C3DE0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Chariri, A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Imam Ghozali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07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Teori Akuntansi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 Semarang: Badan Penerbit Universitas Diponegoro.</w:t>
      </w:r>
    </w:p>
    <w:p w:rsidR="00C32CC6" w:rsidRPr="00C32CC6" w:rsidRDefault="007C3DE0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ewi, L. P, N. T Herawati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N Sinarwati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14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 Faktor-Faktor yang Berpengaruh Terhadap Konservatisme Akuntansi Pada Perusahaan Manufaktur Di Bursa Efek Indonesia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e-journal S1 Ak Universitas Pendidikan Ganesha Jurusan Akuntansi Program S1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2(1)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Elaisza. </w:t>
      </w:r>
      <w:r w:rsidR="007C3DE0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8</w:t>
      </w:r>
      <w:r w:rsidR="007C3DE0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Pengaruh Tingkat Kesulitan Keuangan Perusahaan Terhadap Konservatisme Akuntansi (Studi Empiris Pada Perusahaan Sektor Pertambangan Yang Terdaftar di BEI)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urnal Ilmu Akuntansi Mulawarman (JIAM)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(September): 15–16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Erika. </w:t>
      </w:r>
      <w:r w:rsidR="007C3DE0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21</w:t>
      </w:r>
      <w:r w:rsidR="007C3DE0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Pengaruh Debt Covenant, Political Cost, dan Risiko Litigasi Terhadap Konservatisme Akuntansi (Studi Empiris Pada Perusahaan Industri Manufaktur Sub Sektor Makanan dan Minuman Yang Terdaftar Di</w:t>
      </w:r>
      <w:r w:rsidR="007C3DE0">
        <w:rPr>
          <w:rFonts w:ascii="Times New Roman" w:hAnsi="Times New Roman" w:cs="Times New Roman"/>
          <w:noProof/>
          <w:sz w:val="24"/>
          <w:szCs w:val="24"/>
        </w:rPr>
        <w:t xml:space="preserve"> Bursa Efek Indonesia 2018-2021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Universitas Pancasakti Tegal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Fitri, Gami Amalia. </w:t>
      </w:r>
      <w:r w:rsidR="00D2361D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7</w:t>
      </w:r>
      <w:r w:rsidR="00D2361D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Analisis Pengaruh Financial Distress, Leverage dan Kepemilikan Manajerial Perusahaan Terhadap Penerapan Konservatisme dalam Akuntansi.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Akuntansi Universitas Negeri Padang</w:t>
      </w:r>
      <w:r w:rsidRPr="00C32CC6">
        <w:rPr>
          <w:rFonts w:ascii="Times New Roman" w:hAnsi="Times New Roman" w:cs="Times New Roman"/>
          <w:noProof/>
          <w:sz w:val="24"/>
          <w:szCs w:val="24"/>
        </w:rPr>
        <w:t>: 1–18.</w:t>
      </w:r>
    </w:p>
    <w:p w:rsidR="00C32CC6" w:rsidRPr="00C32CC6" w:rsidRDefault="00D2361D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>Ge, Rui, Nicholas Seybert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Feida Zhang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21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 Investor Sentiment and Conditional Accounting Conservatism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SSRN Electronic Journal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(2006)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Ghozali, I. </w:t>
      </w:r>
      <w:r w:rsidR="00D2361D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8</w:t>
      </w:r>
      <w:r w:rsidR="00D2361D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Semarang: Badan Penerbit UNDIP.</w:t>
      </w:r>
    </w:p>
    <w:p w:rsidR="00C32CC6" w:rsidRPr="00C32CC6" w:rsidRDefault="00D2361D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Givolyn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Hayn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00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 The Changing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Time-Series Properties of Earnings, Cash Flows and Accruals: Has Financial Reporting Become More Conservative?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ournal of Accounting and Economics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: 287–320.</w:t>
      </w:r>
    </w:p>
    <w:p w:rsidR="00C32CC6" w:rsidRPr="00C32CC6" w:rsidRDefault="00D2361D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aryadi, E., Titi Sumiati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Nana Umdiana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20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 Financial Distress, Leverage, Persistensi Laba Dan Ukuran Perusahaan Terhadap Konservatisme Akuntansi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COMPETITIVE Jurnal Akuntansi dan Keuangan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4(2): 66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Hery. </w:t>
      </w:r>
      <w:r w:rsidR="00D2361D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6</w:t>
      </w:r>
      <w:r w:rsidR="00D2361D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Jakarta: PT Gramedia Widia Sarana Indonesia.</w:t>
      </w:r>
    </w:p>
    <w:p w:rsidR="00C32CC6" w:rsidRPr="00C32CC6" w:rsidRDefault="00D2361D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ery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17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Teori Akuntansi Pendekatan Konsep dan Analisis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 Jakarta: PT Gasindo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>Hsu, Audrey Wen-Hsin, John O’</w:t>
      </w:r>
      <w:r w:rsidR="00D2361D">
        <w:rPr>
          <w:rFonts w:ascii="Times New Roman" w:hAnsi="Times New Roman" w:cs="Times New Roman"/>
          <w:noProof/>
          <w:sz w:val="24"/>
          <w:szCs w:val="24"/>
        </w:rPr>
        <w:t>Hanlon, &amp;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Ken Peasnell. </w:t>
      </w:r>
      <w:r w:rsidR="00D2361D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7</w:t>
      </w:r>
      <w:r w:rsidR="00D2361D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Financial Distress and the Earning Sensitivity Different Measure of Conservatism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ABACUS - A journal of Accounting, Finance, and Business Studies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47.</w:t>
      </w:r>
    </w:p>
    <w:p w:rsidR="00C32CC6" w:rsidRPr="00C32CC6" w:rsidRDefault="00D2361D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usnan, S.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P. Enny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06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Dasar-dasar Manajemen Keuangan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 Kelima. Yogyakarta: UPP STIM YKPN.</w:t>
      </w:r>
    </w:p>
    <w:p w:rsidR="00C32CC6" w:rsidRPr="00C32CC6" w:rsidRDefault="00D2361D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Iskandar, O. R., &amp; Sparta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19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 Pengaruh Debt Covenant dan Political Cost Terhadap Konservatisme Akuntansi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2CC6" w:rsidRPr="00541A0A">
        <w:rPr>
          <w:rFonts w:ascii="Times New Roman" w:hAnsi="Times New Roman" w:cs="Times New Roman"/>
          <w:i/>
          <w:iCs/>
          <w:noProof/>
          <w:sz w:val="24"/>
          <w:szCs w:val="24"/>
        </w:rPr>
        <w:t>Equity</w:t>
      </w:r>
      <w:r w:rsidR="00541A0A" w:rsidRPr="00541A0A">
        <w:rPr>
          <w:rFonts w:ascii="Times New Roman" w:hAnsi="Times New Roman" w:cs="Times New Roman"/>
          <w:i/>
          <w:noProof/>
          <w:sz w:val="24"/>
          <w:szCs w:val="24"/>
        </w:rPr>
        <w:t xml:space="preserve">: Jurnal Ekonomi, Manajemen, Akuntansi 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2(1): 47–61.</w:t>
      </w:r>
    </w:p>
    <w:p w:rsidR="00C32CC6" w:rsidRPr="00C32CC6" w:rsidRDefault="00D2361D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Jao Robert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Ho Devina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19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 Pengaruh Struktur Kepemilikan Dan  Debt Covenant Terhadap Konservatisme Akuntansi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urnal Riset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kuntansi Jambi 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VOL 2(1): 1–13.</w:t>
      </w:r>
    </w:p>
    <w:p w:rsidR="00C32CC6" w:rsidRPr="00C32CC6" w:rsidRDefault="00D2361D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Jensen, M. C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W. H Meckling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1976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. Theory of the Firm: Managerial Behavior, Agency Costs And Owner Ship Structure.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ournal of Financial Economics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: 305–60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Juanda, A. </w:t>
      </w:r>
      <w:r w:rsidR="00D2361D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07</w:t>
      </w:r>
      <w:r w:rsidR="00D2361D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Pengaruh Risiko Litigasi dan Tipe Strategi Terhadap Hubungan Antara Konflik Kepentingan dan Konservatisma Akuntansi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Unhas Makassar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Lucky, Niki Noventa. </w:t>
      </w:r>
      <w:r w:rsidR="00D2361D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9</w:t>
      </w:r>
      <w:r w:rsidR="00D2361D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Pengaruh Risiko Litigasi, Investment Opportunity Set, Growth Opportunities, dan Financial Distress terhadap Konservatisme Akuntansi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Perbanas Institutional Repository</w:t>
      </w:r>
      <w:r w:rsidRPr="00C32CC6">
        <w:rPr>
          <w:rFonts w:ascii="Times New Roman" w:hAnsi="Times New Roman" w:cs="Times New Roman"/>
          <w:noProof/>
          <w:sz w:val="24"/>
          <w:szCs w:val="24"/>
        </w:rPr>
        <w:t>: 1–20.</w:t>
      </w:r>
    </w:p>
    <w:p w:rsidR="00C32CC6" w:rsidRPr="00C32CC6" w:rsidRDefault="00D2361D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artika, L. D., Teti Rahmawati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Salehudin Yunus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21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 Konservatisme Akuntansi : Telaah Mendalam dalam Kerangka Teori Akuntansi Positif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Universitas Kuningan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12: 119–29.</w:t>
      </w:r>
    </w:p>
    <w:p w:rsidR="00C32CC6" w:rsidRPr="00C32CC6" w:rsidRDefault="00D2361D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>Nasir, A., Elfi Ilham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Yusniati Jurusan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14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 Pengaruh Struktur Kepemilikan Manajerial, Risiko Litigasi, Likuiditas, Dan Political Cost Terhadap Konservatisme Akuntansi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Ekonomi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22: 1–17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Nazir, M. </w:t>
      </w:r>
      <w:r w:rsidR="00D2361D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03</w:t>
      </w:r>
      <w:r w:rsidR="00D2361D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Jakarta: Ghalia Indonesia.</w:t>
      </w:r>
    </w:p>
    <w:p w:rsidR="00D2361D" w:rsidRDefault="00D2361D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Nugroho, D. A.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Siti Mutmainah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12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 Pengaruh Struktur Kepemilikan Manajerial, Debt Covenant, Tingkat Kesulitan Keuangan Perusahaan, dan Risiko Litigasi Terhadap Konservatisme Akuntansi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Accounting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1(1): 1–13. </w:t>
      </w:r>
    </w:p>
    <w:p w:rsidR="002A6A93" w:rsidRDefault="002A6A93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Nuraeni</w:t>
      </w:r>
      <w:r w:rsidRPr="00C32CC6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C., &amp;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Annafi Indra Tama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9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Effect of Managerial Ownership, Debt Covenant, Political Cost and Growth Opportunities on </w:t>
      </w:r>
      <w:r>
        <w:rPr>
          <w:rFonts w:ascii="Times New Roman" w:hAnsi="Times New Roman" w:cs="Times New Roman"/>
          <w:noProof/>
          <w:sz w:val="24"/>
          <w:szCs w:val="24"/>
        </w:rPr>
        <w:t>Accounting Conservatism Levels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Economics, Business and Accounting Research (IJEBAR)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3(9): </w:t>
      </w:r>
      <w:r>
        <w:rPr>
          <w:rFonts w:ascii="Times New Roman" w:hAnsi="Times New Roman" w:cs="Times New Roman"/>
          <w:noProof/>
          <w:sz w:val="24"/>
          <w:szCs w:val="24"/>
        </w:rPr>
        <w:t>1689–99.</w:t>
      </w:r>
    </w:p>
    <w:p w:rsidR="00C32CC6" w:rsidRPr="00C32CC6" w:rsidRDefault="00D2361D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Nursani, Fadilah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Sofianty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19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 Pengaruh Debt Covenant, Political Cost, dan Risiko Litigasi terhadap Konservatisme Akuntansi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Prosiding Akuntansi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5(2): 215–21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Oktomegah, C. </w:t>
      </w:r>
      <w:r w:rsidR="00D2361D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2</w:t>
      </w:r>
      <w:r w:rsidR="00D2361D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Faktor-Faktor Yang Mempengaruhi Penerapan Konservatisme Pada Perusahaan Manufactur di BEI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hasiswa Akuntansi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1(1).</w:t>
      </w:r>
    </w:p>
    <w:p w:rsidR="00C32CC6" w:rsidRPr="00C32CC6" w:rsidRDefault="00D2361D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latt, H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M. B. Platt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02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 Predicting Financial Distress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ournal of Financial Service Professionals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56: 12–15.</w:t>
      </w:r>
    </w:p>
    <w:p w:rsidR="00C32CC6" w:rsidRPr="00C32CC6" w:rsidRDefault="00D2361D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ratama, A., Norita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A Nurbaiti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16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 Pengaruh Tingkat Kesulitan Keuangan, Risiko Litigasi, dan Growth Opportunities Terhadap Konservatisme Akuntansi (Studi Kasus Pada Perusahaan Sub Sektor Telekomunikasi Yang Terdaftar Di BEI Periode 2011-2015)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E-proceeding of management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3(3).</w:t>
      </w:r>
    </w:p>
    <w:p w:rsidR="00D2361D" w:rsidRDefault="00D2361D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urnama, Willyza, &amp; Daljono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13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 Pengaruh Ukuran Perusahaan, Rasio Leverage, Intensitas Modal, dan Likuiditas Perusahaan Terhadap Konservatisme Perusahaan (Studi Pada Perusaha</w:t>
      </w:r>
      <w:r>
        <w:rPr>
          <w:rFonts w:ascii="Times New Roman" w:hAnsi="Times New Roman" w:cs="Times New Roman"/>
          <w:noProof/>
          <w:sz w:val="24"/>
          <w:szCs w:val="24"/>
        </w:rPr>
        <w:t>an yang Belum Menggunakan IFRS)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Accounting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2(3): 1–11. </w:t>
      </w:r>
    </w:p>
    <w:p w:rsidR="00C32CC6" w:rsidRPr="00C32CC6" w:rsidRDefault="0006526F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utri, Anike Geovani. 2017. 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Pengaruh Kesulitan Keuangan, Risiko Litigasi, Dan Leverage Terhadap Konservatisme Akuntansi Pada Perusahaan Dagang Yang Terdaftar Di Bu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sa Efek Indonesia (2012-2014).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OM Fekon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4(1): 1337–50.</w:t>
      </w:r>
    </w:p>
    <w:p w:rsidR="00C32CC6" w:rsidRPr="00C32CC6" w:rsidRDefault="00D2361D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ahayu, S., Kusmuriyanto, 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Kiswanto, dan D Indra Gunawan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18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 Factors Influencing the Application of Accounting Conservatism in the Company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KnE Social Sciences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3(10): 180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Rahayu, Sri. </w:t>
      </w:r>
      <w:r w:rsidR="00D2361D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7</w:t>
      </w:r>
      <w:r w:rsidR="00D2361D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Pengaruh Leverage,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Risiko Litigasi, Financial Distress, Biaya Politik Dan Company Growth Terhadap Konservatisme Akuntansi </w:t>
      </w:r>
      <w:r w:rsidRPr="00C32CC6">
        <w:rPr>
          <w:rFonts w:ascii="Times New Roman" w:hAnsi="Times New Roman" w:cs="Times New Roman"/>
          <w:noProof/>
          <w:sz w:val="24"/>
          <w:szCs w:val="24"/>
        </w:rPr>
        <w:lastRenderedPageBreak/>
        <w:t>(Studi Empiris Pada Perusahaan</w:t>
      </w:r>
      <w:r w:rsidR="001A3B88">
        <w:rPr>
          <w:rFonts w:ascii="Times New Roman" w:hAnsi="Times New Roman" w:cs="Times New Roman"/>
          <w:noProof/>
          <w:sz w:val="24"/>
          <w:szCs w:val="24"/>
        </w:rPr>
        <w:t xml:space="preserve"> Manufaktur Yang Terdaftar Di Bu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rsa Efek </w:t>
      </w:r>
      <w:r w:rsidR="001A3B88">
        <w:rPr>
          <w:rFonts w:ascii="Times New Roman" w:hAnsi="Times New Roman" w:cs="Times New Roman"/>
          <w:noProof/>
          <w:sz w:val="24"/>
          <w:szCs w:val="24"/>
        </w:rPr>
        <w:t xml:space="preserve">Indonesia Periode 2016-2017).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Universitas Negeri Semarang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Rahmatika, Dien Noviany. </w:t>
      </w:r>
      <w:r w:rsidR="001A3B88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21</w:t>
      </w:r>
      <w:r w:rsidR="001A3B88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C32CC6">
        <w:rPr>
          <w:rFonts w:ascii="Times New Roman" w:hAnsi="Times New Roman" w:cs="Times New Roman"/>
          <w:noProof/>
          <w:sz w:val="24"/>
          <w:szCs w:val="24"/>
        </w:rPr>
        <w:t>The Influence of Implementation International Financial Reporting Standards (IFRS) and Company Characteristic to Audit Delay; an Em</w:t>
      </w:r>
      <w:r w:rsidR="001A3B88">
        <w:rPr>
          <w:rFonts w:ascii="Times New Roman" w:hAnsi="Times New Roman" w:cs="Times New Roman"/>
          <w:noProof/>
          <w:sz w:val="24"/>
          <w:szCs w:val="24"/>
        </w:rPr>
        <w:t xml:space="preserve">pirical Case of IDX Indonesia.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ournal of Economics, Finance And Management Studies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04(12): 2462–70.</w:t>
      </w:r>
    </w:p>
    <w:p w:rsidR="00C32CC6" w:rsidRPr="00C32CC6" w:rsidRDefault="001A3B88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amadhani, Ayu Suci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Niki Lukviarman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09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Perbandingan Analisis Prediksi Kebangkrutan Menggunakan Model Altman Pertama, Altman Revisi, dan Altman Modifikasi dengan Ukuran dan Umur Perusahaan sebagai Variabel Penjelas (Studi Pada Perusahaan Manufaktur yang Terd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ftar di Bursa Efek Indonesia).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urnal Siasat Bisnis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13(1): 15–28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Ramadhoni, Y. </w:t>
      </w:r>
      <w:r w:rsidR="001A3B88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4</w:t>
      </w:r>
      <w:r w:rsidR="001A3B88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C32CC6">
        <w:rPr>
          <w:rFonts w:ascii="Times New Roman" w:hAnsi="Times New Roman" w:cs="Times New Roman"/>
          <w:noProof/>
          <w:sz w:val="24"/>
          <w:szCs w:val="24"/>
        </w:rPr>
        <w:t>Pengaruh Tingkat Kesulitan Keuangan Perusahaan, Risiko Litigasi, Struktur Kepemilikan Manajerial dan Debt Convenant Terhadap Konservatisme Akuntansi (Studi empiris pada perusahaan manuf</w:t>
      </w:r>
      <w:r w:rsidR="001A3B88">
        <w:rPr>
          <w:rFonts w:ascii="Times New Roman" w:hAnsi="Times New Roman" w:cs="Times New Roman"/>
          <w:noProof/>
          <w:sz w:val="24"/>
          <w:szCs w:val="24"/>
        </w:rPr>
        <w:t xml:space="preserve">aktur yang terdaftar di BEI ).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OM Fekon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1(1).</w:t>
      </w:r>
    </w:p>
    <w:p w:rsidR="00C32CC6" w:rsidRPr="00C32CC6" w:rsidRDefault="001A3B88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eskino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Ressy Vemiliyarni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16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Pengaruh Konvergensi Ifrs, Bonus Plan, Debt Covenant, Dan Political Cost Te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hadap Konservatisme Akuntansi.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Akuntabilitas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7(3).</w:t>
      </w:r>
    </w:p>
    <w:p w:rsidR="00C32CC6" w:rsidRPr="00C32CC6" w:rsidRDefault="001A3B88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isdiyani, Fany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Kusmuriyanto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15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Analisis Faktor-Faktor yang Mempengaruhi Penerapan Konservatisme Akun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nsi.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Accounting Analysis Journal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4(3): 1–10.</w:t>
      </w:r>
    </w:p>
    <w:p w:rsidR="00C32CC6" w:rsidRPr="00C32CC6" w:rsidRDefault="001A3B88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ivandi, Muhammad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Sherly Ariska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19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Pengaruh Intensitas Modal, Dividend Payout Ratio Dan Financial Distress Te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hadap Konservatisme Akuntansi.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urnal Benefita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1(1): 104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Riyadi, Wulan. </w:t>
      </w:r>
      <w:r w:rsidR="001A3B88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22</w:t>
      </w:r>
      <w:r w:rsidR="001A3B88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C32CC6">
        <w:rPr>
          <w:rFonts w:ascii="Times New Roman" w:hAnsi="Times New Roman" w:cs="Times New Roman"/>
          <w:noProof/>
          <w:sz w:val="24"/>
          <w:szCs w:val="24"/>
        </w:rPr>
        <w:t>Pengaruh Financial Distress Dan Leverage Ter</w:t>
      </w:r>
      <w:r w:rsidR="001A3B88">
        <w:rPr>
          <w:rFonts w:ascii="Times New Roman" w:hAnsi="Times New Roman" w:cs="Times New Roman"/>
          <w:noProof/>
          <w:sz w:val="24"/>
          <w:szCs w:val="24"/>
        </w:rPr>
        <w:t xml:space="preserve">hadap Konservatisme Akuntansi.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EKBIS (Ekonomi &amp; Bisnis)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10(2): 8–15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Saliman, A. R. </w:t>
      </w:r>
      <w:r w:rsidR="001A3B88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4</w:t>
      </w:r>
      <w:r w:rsidR="001A3B88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Hukum Bisnis Untuk Perusahaan (Teori dan Contoh Kasus)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Jakarta: Kencana Prenadamedia Group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>Sari, Ade Mutia Indah.</w:t>
      </w:r>
      <w:r w:rsidR="001A3B88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23</w:t>
      </w:r>
      <w:r w:rsidR="001A3B88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C32CC6">
        <w:rPr>
          <w:rFonts w:ascii="Times New Roman" w:hAnsi="Times New Roman" w:cs="Times New Roman"/>
          <w:noProof/>
          <w:sz w:val="24"/>
          <w:szCs w:val="24"/>
        </w:rPr>
        <w:t>Pengaruh Debt Covenant, Ukuan Perusahaan, Dan Bonus Plan Terhadap Konservatisme Akuntansi Dengan Kepemilikan Institusio</w:t>
      </w:r>
      <w:r w:rsidR="001A3B88">
        <w:rPr>
          <w:rFonts w:ascii="Times New Roman" w:hAnsi="Times New Roman" w:cs="Times New Roman"/>
          <w:noProof/>
          <w:sz w:val="24"/>
          <w:szCs w:val="24"/>
        </w:rPr>
        <w:t>nal Sebagai Variabel Moderator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Kompartemen : Jurnal Ilmiah Akuntansi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20(2): 286.</w:t>
      </w:r>
    </w:p>
    <w:p w:rsidR="00C32CC6" w:rsidRPr="00C32CC6" w:rsidRDefault="001A3B88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ari, Cynthia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Desi Adhariani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09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Konservatisme Perusahaan Di Indonesia Dan Fakto</w:t>
      </w:r>
      <w:r>
        <w:rPr>
          <w:rFonts w:ascii="Times New Roman" w:hAnsi="Times New Roman" w:cs="Times New Roman"/>
          <w:noProof/>
          <w:sz w:val="24"/>
          <w:szCs w:val="24"/>
        </w:rPr>
        <w:t xml:space="preserve">r-Faktor Yang Mempengaruhinya.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Simposium Nasional Akuntansi XII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Savitri , D., &amp; Priantinah, D. </w:t>
      </w:r>
      <w:r w:rsidR="001A3B88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9</w:t>
      </w:r>
      <w:r w:rsidR="001A3B88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C32CC6">
        <w:rPr>
          <w:rFonts w:ascii="Times New Roman" w:hAnsi="Times New Roman" w:cs="Times New Roman"/>
          <w:noProof/>
          <w:sz w:val="24"/>
          <w:szCs w:val="24"/>
        </w:rPr>
        <w:t>Pengaruh Leverage Terhadap Manajemen Laba Dengan Corporate Governance Sebagai Variabel Pemoderasi Pada Perusahaan Manufaktur Sektor Aneka Industri yang Terd</w:t>
      </w:r>
      <w:r w:rsidR="001A3B88">
        <w:rPr>
          <w:rFonts w:ascii="Times New Roman" w:hAnsi="Times New Roman" w:cs="Times New Roman"/>
          <w:noProof/>
          <w:sz w:val="24"/>
          <w:szCs w:val="24"/>
        </w:rPr>
        <w:t xml:space="preserve">aftar Di BEI </w:t>
      </w:r>
      <w:r w:rsidR="001A3B88">
        <w:rPr>
          <w:rFonts w:ascii="Times New Roman" w:hAnsi="Times New Roman" w:cs="Times New Roman"/>
          <w:noProof/>
          <w:sz w:val="24"/>
          <w:szCs w:val="24"/>
        </w:rPr>
        <w:lastRenderedPageBreak/>
        <w:t>Periode 2013-2016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urnal Nominal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8(2)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Savitri, Enni. </w:t>
      </w:r>
      <w:r w:rsidR="001A3B88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6</w:t>
      </w:r>
      <w:r w:rsidR="001A3B88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C32CC6">
        <w:rPr>
          <w:rFonts w:ascii="Times New Roman" w:hAnsi="Times New Roman" w:cs="Times New Roman"/>
          <w:noProof/>
          <w:sz w:val="24"/>
          <w:szCs w:val="24"/>
        </w:rPr>
        <w:t>Konservatisme Akuntansi: Cara Pengukuran, Tinjauan Empiris dan Fakt</w:t>
      </w:r>
      <w:r w:rsidR="001A3B88">
        <w:rPr>
          <w:rFonts w:ascii="Times New Roman" w:hAnsi="Times New Roman" w:cs="Times New Roman"/>
          <w:noProof/>
          <w:sz w:val="24"/>
          <w:szCs w:val="24"/>
        </w:rPr>
        <w:t>or-Faktor yang Mempengaruhinya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Pustaka Sahila Yogyakarta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1: 113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Sekaran, Uma. </w:t>
      </w:r>
      <w:r w:rsidR="001A3B88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7</w:t>
      </w:r>
      <w:r w:rsidR="001A3B88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Untuk Bisnis Buku 1 Edisi 6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Jakarta: Salemba Empat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>Sinambe</w:t>
      </w:r>
      <w:r w:rsidR="001A3B88">
        <w:rPr>
          <w:rFonts w:ascii="Times New Roman" w:hAnsi="Times New Roman" w:cs="Times New Roman"/>
          <w:noProof/>
          <w:sz w:val="24"/>
          <w:szCs w:val="24"/>
        </w:rPr>
        <w:t>la, Maria Oktavia Elizabeth, &amp;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Luciana Spica Almilia. </w:t>
      </w:r>
      <w:r w:rsidR="001A3B88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8</w:t>
      </w:r>
      <w:r w:rsidR="001A3B88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C32CC6">
        <w:rPr>
          <w:rFonts w:ascii="Times New Roman" w:hAnsi="Times New Roman" w:cs="Times New Roman"/>
          <w:noProof/>
          <w:sz w:val="24"/>
          <w:szCs w:val="24"/>
        </w:rPr>
        <w:t>Faktor-faktor yang mempen</w:t>
      </w:r>
      <w:r w:rsidR="001A3B88">
        <w:rPr>
          <w:rFonts w:ascii="Times New Roman" w:hAnsi="Times New Roman" w:cs="Times New Roman"/>
          <w:noProof/>
          <w:sz w:val="24"/>
          <w:szCs w:val="24"/>
        </w:rPr>
        <w:t>garuhi konservatisme akuntansi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Bisnis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21(2): 289–312.</w:t>
      </w:r>
    </w:p>
    <w:p w:rsidR="00C32CC6" w:rsidRPr="00C32CC6" w:rsidRDefault="001A3B88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iska, Arita F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Suwarno Suwarno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22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Pengaruh Debt Covenant, Financial Distress Te</w:t>
      </w:r>
      <w:r>
        <w:rPr>
          <w:rFonts w:ascii="Times New Roman" w:hAnsi="Times New Roman" w:cs="Times New Roman"/>
          <w:noProof/>
          <w:sz w:val="24"/>
          <w:szCs w:val="24"/>
        </w:rPr>
        <w:t>rhadap Konservatisme Akuntansi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UMMI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II(2): 67–80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>S</w:t>
      </w:r>
      <w:r w:rsidR="001A3B88">
        <w:rPr>
          <w:rFonts w:ascii="Times New Roman" w:hAnsi="Times New Roman" w:cs="Times New Roman"/>
          <w:noProof/>
          <w:sz w:val="24"/>
          <w:szCs w:val="24"/>
        </w:rPr>
        <w:t>ugiyarti, L., &amp;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Stefany Rina. </w:t>
      </w:r>
      <w:r w:rsidR="001A3B88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20</w:t>
      </w:r>
      <w:r w:rsidR="001A3B88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C32CC6">
        <w:rPr>
          <w:rFonts w:ascii="Times New Roman" w:hAnsi="Times New Roman" w:cs="Times New Roman"/>
          <w:noProof/>
          <w:sz w:val="24"/>
          <w:szCs w:val="24"/>
        </w:rPr>
        <w:t>Pengaruh Insentif Pajak, Financial Distress, Earning Pressure Te</w:t>
      </w:r>
      <w:r w:rsidR="001A3B88">
        <w:rPr>
          <w:rFonts w:ascii="Times New Roman" w:hAnsi="Times New Roman" w:cs="Times New Roman"/>
          <w:noProof/>
          <w:sz w:val="24"/>
          <w:szCs w:val="24"/>
        </w:rPr>
        <w:t>rhadap Konservatisme Akuntansi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urnal Litbang Sukowati : Media Penelitian dan Pengembangan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 4(1): 10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Sugiyono. </w:t>
      </w:r>
      <w:r w:rsidR="001A3B88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6</w:t>
      </w:r>
      <w:r w:rsidR="001A3B88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 &amp; D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Bandung: PT Alfabeta.</w:t>
      </w:r>
    </w:p>
    <w:p w:rsidR="001A3B88" w:rsidRDefault="001A3B88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ryandari, Erni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Rangga Eka Priyanto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12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Pengaruh Risiko Litigasi dan Tingkat Kesulitan Keuangan Perusahaan Terhadap Hubungan Antara Konflik Kepenting</w:t>
      </w:r>
      <w:r>
        <w:rPr>
          <w:rFonts w:ascii="Times New Roman" w:hAnsi="Times New Roman" w:cs="Times New Roman"/>
          <w:noProof/>
          <w:sz w:val="24"/>
          <w:szCs w:val="24"/>
        </w:rPr>
        <w:t>an dan Konservatisme Akuntansi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Investas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12(2): 161–74. 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Suryoningtyas, L. R. </w:t>
      </w:r>
      <w:r w:rsidR="001A3B88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7</w:t>
      </w:r>
      <w:r w:rsidR="001A3B88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C32CC6">
        <w:rPr>
          <w:rFonts w:ascii="Times New Roman" w:hAnsi="Times New Roman" w:cs="Times New Roman"/>
          <w:noProof/>
          <w:sz w:val="24"/>
          <w:szCs w:val="24"/>
        </w:rPr>
        <w:t>Pengaruh Tingkat Kesulitan Keuangan, Struktur Kepemilikan Manajerial, Growth Opportunities, dan Debt Covenant Terhadap Konservatisme Akuntansi (Studi Pada Perusahaan Man</w:t>
      </w:r>
      <w:r w:rsidR="001A3B88">
        <w:rPr>
          <w:rFonts w:ascii="Times New Roman" w:hAnsi="Times New Roman" w:cs="Times New Roman"/>
          <w:noProof/>
          <w:sz w:val="24"/>
          <w:szCs w:val="24"/>
        </w:rPr>
        <w:t>ufaktur Yang Terdaftar Di BEI)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Doctoral dissertation, STIE Perbanas Surabaya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Suwardjono. </w:t>
      </w:r>
      <w:r w:rsidR="001A3B88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4</w:t>
      </w:r>
      <w:r w:rsidR="001A3B88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Teori Akuntansi Perekayasaan Laporan Keuangan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 Ketiga. Yogyakarta: BPFE.</w:t>
      </w:r>
    </w:p>
    <w:p w:rsidR="00C32CC6" w:rsidRPr="00C32CC6" w:rsidRDefault="001A3B88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Ud Din, N., Xinsheng Cheng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Shama Nazneen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17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Accounting Conservatism, Debt Coven</w:t>
      </w:r>
      <w:r>
        <w:rPr>
          <w:rFonts w:ascii="Times New Roman" w:hAnsi="Times New Roman" w:cs="Times New Roman"/>
          <w:noProof/>
          <w:sz w:val="24"/>
          <w:szCs w:val="24"/>
        </w:rPr>
        <w:t>ant, and Information Asymmetry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International Conference on Information Management (ICIM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: 107–11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Watts, R. L. </w:t>
      </w:r>
      <w:r w:rsidR="001A3B88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03</w:t>
      </w:r>
      <w:r w:rsidR="001A3B88">
        <w:rPr>
          <w:rFonts w:ascii="Times New Roman" w:hAnsi="Times New Roman" w:cs="Times New Roman"/>
          <w:noProof/>
          <w:sz w:val="24"/>
          <w:szCs w:val="24"/>
        </w:rPr>
        <w:t>)</w:t>
      </w: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Conservatism in Accounting Part I: Explanations and Implications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C32CC6" w:rsidRPr="00C32CC6" w:rsidRDefault="001A3B88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atts, R. L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J. L Zimmerman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1990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Positive Accounting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Theory: A Ten Year Perspective.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The Accounting Review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65(1): 131–56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Widayanti, S. D. </w:t>
      </w:r>
      <w:r w:rsidR="001A3B88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8</w:t>
      </w:r>
      <w:r w:rsidR="001A3B88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C32CC6">
        <w:rPr>
          <w:rFonts w:ascii="Times New Roman" w:hAnsi="Times New Roman" w:cs="Times New Roman"/>
          <w:noProof/>
          <w:sz w:val="24"/>
          <w:szCs w:val="24"/>
        </w:rPr>
        <w:t>Pengaruh Bonus Plan, Political Cost, Dan Konflik Bondholders-Shareholders Terhadap Konservatisme Akuntansi Pada Perusahaan Manufaktur Sektor Industri Barang Kon</w:t>
      </w:r>
      <w:r w:rsidR="001A3B88">
        <w:rPr>
          <w:rFonts w:ascii="Times New Roman" w:hAnsi="Times New Roman" w:cs="Times New Roman"/>
          <w:noProof/>
          <w:sz w:val="24"/>
          <w:szCs w:val="24"/>
        </w:rPr>
        <w:t xml:space="preserve">sumsi Di BEI Periode </w:t>
      </w:r>
      <w:r w:rsidR="001A3B88">
        <w:rPr>
          <w:rFonts w:ascii="Times New Roman" w:hAnsi="Times New Roman" w:cs="Times New Roman"/>
          <w:noProof/>
          <w:sz w:val="24"/>
          <w:szCs w:val="24"/>
        </w:rPr>
        <w:lastRenderedPageBreak/>
        <w:t>2013-2016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Doctoral dissertation, Universitas Muhammadiyah Sidoarjo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1A3B88" w:rsidRDefault="001A3B88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iecandy, Nicko &amp; Khairunnisa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20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Pengaruh Kesulitan Keuangan, Risiko Litigasi, dan Political Cost te</w:t>
      </w:r>
      <w:r>
        <w:rPr>
          <w:rFonts w:ascii="Times New Roman" w:hAnsi="Times New Roman" w:cs="Times New Roman"/>
          <w:noProof/>
          <w:sz w:val="24"/>
          <w:szCs w:val="24"/>
        </w:rPr>
        <w:t>rhadap Konservatisme Akuntansi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ae (Jurnal Akuntansi Dan Ekonomi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5(3): 64–73. </w:t>
      </w:r>
    </w:p>
    <w:p w:rsidR="00C32CC6" w:rsidRPr="00C32CC6" w:rsidRDefault="001A3B88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Yusnaini, Azhar Maksum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Tarmizi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2019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The Effect of Financial Distress, Litigation Risk, and Growth Opportunities on Accounting Conservation with Leverage as Modering in Manufacturing Companies List</w:t>
      </w:r>
      <w:r>
        <w:rPr>
          <w:rFonts w:ascii="Times New Roman" w:hAnsi="Times New Roman" w:cs="Times New Roman"/>
          <w:noProof/>
          <w:sz w:val="24"/>
          <w:szCs w:val="24"/>
        </w:rPr>
        <w:t>ed In Indonesia Stock Exchange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ournal of Public Budgeting, Accounting and Finance (IJPBAF)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2(3).</w:t>
      </w:r>
    </w:p>
    <w:p w:rsidR="00C32CC6" w:rsidRPr="00C2461C" w:rsidRDefault="00C2461C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Zimmerman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Watts. </w:t>
      </w:r>
      <w:r w:rsidR="001A3B88"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1986</w:t>
      </w:r>
      <w:r w:rsidR="001A3B88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Analisis Faktor-Faktor Yang Berpengaruh Terhadap Pem</w:t>
      </w:r>
      <w:r w:rsidR="001A3B88">
        <w:rPr>
          <w:rFonts w:ascii="Times New Roman" w:hAnsi="Times New Roman" w:cs="Times New Roman"/>
          <w:noProof/>
          <w:sz w:val="24"/>
          <w:szCs w:val="24"/>
        </w:rPr>
        <w:t>ilihan Konservatisme Akuntansi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2461C">
        <w:rPr>
          <w:rFonts w:ascii="Times New Roman" w:hAnsi="Times New Roman" w:cs="Times New Roman"/>
          <w:i/>
          <w:sz w:val="24"/>
          <w:szCs w:val="24"/>
        </w:rPr>
        <w:t>KOMP</w:t>
      </w:r>
      <w:r>
        <w:rPr>
          <w:rFonts w:ascii="Times New Roman" w:hAnsi="Times New Roman" w:cs="Times New Roman"/>
          <w:i/>
          <w:sz w:val="24"/>
          <w:szCs w:val="24"/>
        </w:rPr>
        <w:t>ARTEMEN: Jurnal Ilmiah Akuntansi</w:t>
      </w:r>
      <w:r w:rsidRPr="00C2461C">
        <w:rPr>
          <w:rFonts w:ascii="Times New Roman" w:hAnsi="Times New Roman" w:cs="Times New Roman"/>
          <w:sz w:val="24"/>
          <w:szCs w:val="24"/>
        </w:rPr>
        <w:t>Volume XVIII, No 1, 116-129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C32CC6" w:rsidRPr="00C32CC6" w:rsidRDefault="001F2191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Zmijewski, Mark E., &amp;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 xml:space="preserve"> Robert L. Hagerman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1981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An Income Strategy Approach to The Positive Theory of Acco</w:t>
      </w:r>
      <w:r>
        <w:rPr>
          <w:rFonts w:ascii="Times New Roman" w:hAnsi="Times New Roman" w:cs="Times New Roman"/>
          <w:noProof/>
          <w:sz w:val="24"/>
          <w:szCs w:val="24"/>
        </w:rPr>
        <w:t>unting Standard Setting/Choice.</w:t>
      </w:r>
      <w:r w:rsidR="0006526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32CC6"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and Economics</w:t>
      </w:r>
      <w:r w:rsidR="00C32CC6" w:rsidRPr="00C32CC6">
        <w:rPr>
          <w:rFonts w:ascii="Times New Roman" w:hAnsi="Times New Roman" w:cs="Times New Roman"/>
          <w:noProof/>
          <w:sz w:val="24"/>
          <w:szCs w:val="24"/>
        </w:rPr>
        <w:t>: 129–49.</w:t>
      </w:r>
    </w:p>
    <w:p w:rsidR="00C32CC6" w:rsidRPr="00C32CC6" w:rsidRDefault="00C32CC6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</w:rPr>
      </w:pPr>
      <w:r w:rsidRPr="00C32CC6">
        <w:rPr>
          <w:rFonts w:ascii="Times New Roman" w:hAnsi="Times New Roman" w:cs="Times New Roman"/>
          <w:noProof/>
          <w:sz w:val="24"/>
          <w:szCs w:val="24"/>
        </w:rPr>
        <w:t xml:space="preserve">Zuhriyah, Evi Aminatuz. </w:t>
      </w:r>
      <w:r w:rsidR="001F2191">
        <w:rPr>
          <w:rFonts w:ascii="Times New Roman" w:hAnsi="Times New Roman" w:cs="Times New Roman"/>
          <w:noProof/>
          <w:sz w:val="24"/>
          <w:szCs w:val="24"/>
        </w:rPr>
        <w:t>(</w:t>
      </w:r>
      <w:r w:rsidRPr="00C32CC6">
        <w:rPr>
          <w:rFonts w:ascii="Times New Roman" w:hAnsi="Times New Roman" w:cs="Times New Roman"/>
          <w:noProof/>
          <w:sz w:val="24"/>
          <w:szCs w:val="24"/>
        </w:rPr>
        <w:t>2016</w:t>
      </w:r>
      <w:r w:rsidR="001F2191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C32CC6">
        <w:rPr>
          <w:rFonts w:ascii="Times New Roman" w:hAnsi="Times New Roman" w:cs="Times New Roman"/>
          <w:noProof/>
          <w:sz w:val="24"/>
          <w:szCs w:val="24"/>
        </w:rPr>
        <w:t>Konvergensi IFRS, Leverage, Financial Distress, Litigation dalam Kaitanya d</w:t>
      </w:r>
      <w:r w:rsidR="001F2191">
        <w:rPr>
          <w:rFonts w:ascii="Times New Roman" w:hAnsi="Times New Roman" w:cs="Times New Roman"/>
          <w:noProof/>
          <w:sz w:val="24"/>
          <w:szCs w:val="24"/>
        </w:rPr>
        <w:t xml:space="preserve">engan Konservatisme Akuntansi. </w:t>
      </w:r>
      <w:r w:rsidRPr="00C32CC6">
        <w:rPr>
          <w:rFonts w:ascii="Times New Roman" w:hAnsi="Times New Roman" w:cs="Times New Roman"/>
          <w:i/>
          <w:iCs/>
          <w:noProof/>
          <w:sz w:val="24"/>
          <w:szCs w:val="24"/>
        </w:rPr>
        <w:t>Universitas Negeri Surabaya</w:t>
      </w:r>
      <w:r w:rsidRPr="00C32CC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A3725" w:rsidRDefault="000A5847" w:rsidP="00541A0A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FC6F69" w:rsidRDefault="00FC6F69" w:rsidP="00FC6F69">
      <w:pPr>
        <w:pStyle w:val="ListParagraph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FA3C06" w:rsidRDefault="00FA3C06" w:rsidP="00136E78">
      <w:pPr>
        <w:ind w:left="0" w:firstLine="0"/>
        <w:jc w:val="center"/>
        <w:rPr>
          <w:rFonts w:ascii="Times New Roman" w:hAnsi="Times New Roman" w:cs="Times New Roman"/>
          <w:b/>
          <w:sz w:val="72"/>
          <w:szCs w:val="72"/>
        </w:rPr>
      </w:pPr>
    </w:p>
    <w:p w:rsidR="00FA3C06" w:rsidRDefault="00FA3C06" w:rsidP="00136E78">
      <w:pPr>
        <w:ind w:left="0" w:firstLine="0"/>
        <w:jc w:val="center"/>
        <w:rPr>
          <w:rFonts w:ascii="Times New Roman" w:hAnsi="Times New Roman" w:cs="Times New Roman"/>
          <w:b/>
          <w:sz w:val="72"/>
          <w:szCs w:val="72"/>
        </w:rPr>
      </w:pPr>
    </w:p>
    <w:p w:rsidR="00FA3C06" w:rsidRDefault="00FA3C06" w:rsidP="00136E78">
      <w:pPr>
        <w:ind w:left="0" w:firstLine="0"/>
        <w:jc w:val="center"/>
        <w:rPr>
          <w:rFonts w:ascii="Times New Roman" w:hAnsi="Times New Roman" w:cs="Times New Roman"/>
          <w:b/>
          <w:sz w:val="72"/>
          <w:szCs w:val="72"/>
        </w:rPr>
      </w:pPr>
    </w:p>
    <w:p w:rsidR="00FC6F69" w:rsidRDefault="00FC6F69" w:rsidP="00136E78">
      <w:pPr>
        <w:ind w:left="0" w:firstLine="0"/>
        <w:jc w:val="center"/>
        <w:rPr>
          <w:rFonts w:ascii="Times New Roman" w:hAnsi="Times New Roman" w:cs="Times New Roman"/>
          <w:b/>
          <w:sz w:val="72"/>
          <w:szCs w:val="72"/>
        </w:rPr>
      </w:pPr>
    </w:p>
    <w:p w:rsidR="00FC6F69" w:rsidRDefault="00FC6F69" w:rsidP="00FA3C06">
      <w:pPr>
        <w:ind w:left="0" w:firstLine="0"/>
        <w:jc w:val="center"/>
        <w:rPr>
          <w:rFonts w:ascii="Times New Roman" w:hAnsi="Times New Roman" w:cs="Times New Roman"/>
          <w:b/>
          <w:sz w:val="72"/>
          <w:szCs w:val="72"/>
        </w:rPr>
      </w:pPr>
    </w:p>
    <w:p w:rsidR="00FC6F69" w:rsidRDefault="00FC6F69" w:rsidP="00FA3C06">
      <w:pPr>
        <w:ind w:left="0" w:firstLine="0"/>
        <w:jc w:val="center"/>
        <w:rPr>
          <w:rFonts w:ascii="Times New Roman" w:hAnsi="Times New Roman" w:cs="Times New Roman"/>
          <w:b/>
          <w:sz w:val="72"/>
          <w:szCs w:val="72"/>
        </w:rPr>
      </w:pPr>
    </w:p>
    <w:p w:rsidR="00FC6F69" w:rsidRDefault="00FC6F69" w:rsidP="00FA3C06">
      <w:pPr>
        <w:ind w:left="0" w:firstLine="0"/>
        <w:jc w:val="center"/>
        <w:rPr>
          <w:rFonts w:ascii="Times New Roman" w:hAnsi="Times New Roman" w:cs="Times New Roman"/>
          <w:b/>
          <w:sz w:val="72"/>
          <w:szCs w:val="72"/>
        </w:rPr>
      </w:pPr>
    </w:p>
    <w:p w:rsidR="00FA3C06" w:rsidRPr="00FA3C06" w:rsidRDefault="00FA3C06" w:rsidP="00FA3C06">
      <w:pPr>
        <w:ind w:left="0" w:firstLine="0"/>
        <w:jc w:val="center"/>
        <w:rPr>
          <w:rFonts w:ascii="Times New Roman" w:hAnsi="Times New Roman" w:cs="Times New Roman"/>
          <w:b/>
          <w:sz w:val="72"/>
          <w:szCs w:val="72"/>
        </w:rPr>
      </w:pPr>
      <w:r w:rsidRPr="00FA3C06">
        <w:rPr>
          <w:rFonts w:ascii="Times New Roman" w:hAnsi="Times New Roman" w:cs="Times New Roman"/>
          <w:b/>
          <w:sz w:val="72"/>
          <w:szCs w:val="72"/>
        </w:rPr>
        <w:t>LAMPIRAN</w:t>
      </w:r>
    </w:p>
    <w:p w:rsidR="00FA3C06" w:rsidRDefault="00FA3C06" w:rsidP="00136E78">
      <w:pPr>
        <w:ind w:left="0" w:firstLine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A3C06" w:rsidRDefault="00FA3C06" w:rsidP="00136E78">
      <w:pPr>
        <w:ind w:left="0" w:firstLine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DD78D2" w:rsidRDefault="00DD78D2" w:rsidP="00136E78">
      <w:pPr>
        <w:ind w:left="0" w:firstLine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DD78D2" w:rsidRDefault="00DD78D2" w:rsidP="00136E78">
      <w:pPr>
        <w:ind w:left="0" w:firstLine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A3C06" w:rsidRDefault="00FA3C06" w:rsidP="00136E78">
      <w:pPr>
        <w:ind w:left="0" w:firstLine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A3C06" w:rsidRDefault="00FA3C06" w:rsidP="00136E78">
      <w:pPr>
        <w:ind w:left="0" w:firstLine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C6F69" w:rsidRDefault="00FC6F69" w:rsidP="00136E78">
      <w:pPr>
        <w:ind w:left="0" w:firstLine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A3C06" w:rsidRDefault="00FA3C06" w:rsidP="00136E78">
      <w:pPr>
        <w:ind w:left="0" w:firstLine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A3C06" w:rsidRDefault="00FA3C06" w:rsidP="00136E78">
      <w:pPr>
        <w:ind w:left="0" w:firstLine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C6F69" w:rsidRDefault="00FC6F69" w:rsidP="00FA3C06">
      <w:pPr>
        <w:ind w:left="0" w:firstLine="0"/>
        <w:rPr>
          <w:rFonts w:ascii="Times New Roman" w:hAnsi="Times New Roman" w:cs="Times New Roman"/>
          <w:b/>
          <w:sz w:val="24"/>
          <w:szCs w:val="24"/>
        </w:rPr>
      </w:pPr>
    </w:p>
    <w:p w:rsidR="003C53FA" w:rsidRDefault="003C53FA" w:rsidP="00FA3C06">
      <w:pPr>
        <w:ind w:left="0" w:firstLine="0"/>
        <w:rPr>
          <w:rFonts w:ascii="Times New Roman" w:hAnsi="Times New Roman" w:cs="Times New Roman"/>
          <w:sz w:val="24"/>
          <w:szCs w:val="24"/>
        </w:rPr>
      </w:pPr>
    </w:p>
    <w:p w:rsidR="00DD78D2" w:rsidRDefault="00DD78D2" w:rsidP="00FA3C06">
      <w:pPr>
        <w:ind w:left="0" w:firstLine="0"/>
        <w:rPr>
          <w:rFonts w:ascii="Times New Roman" w:hAnsi="Times New Roman" w:cs="Times New Roman"/>
          <w:sz w:val="24"/>
          <w:szCs w:val="24"/>
        </w:rPr>
      </w:pPr>
    </w:p>
    <w:p w:rsidR="004C2044" w:rsidRPr="00FA3C06" w:rsidRDefault="00FA3C06" w:rsidP="00FA3C06">
      <w:pPr>
        <w:ind w:left="0" w:firstLine="0"/>
        <w:rPr>
          <w:rFonts w:ascii="Times New Roman" w:hAnsi="Times New Roman" w:cs="Times New Roman"/>
          <w:sz w:val="24"/>
          <w:szCs w:val="24"/>
        </w:rPr>
      </w:pPr>
      <w:r w:rsidRPr="00FA3C06">
        <w:rPr>
          <w:rFonts w:ascii="Times New Roman" w:hAnsi="Times New Roman" w:cs="Times New Roman"/>
          <w:sz w:val="24"/>
          <w:szCs w:val="24"/>
        </w:rPr>
        <w:lastRenderedPageBreak/>
        <w:t>Lampiran 1</w:t>
      </w:r>
    </w:p>
    <w:p w:rsidR="00912F1A" w:rsidRDefault="00912F1A" w:rsidP="00FA3C06">
      <w:pPr>
        <w:pStyle w:val="ListParagraph"/>
        <w:ind w:left="0" w:firstLine="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C6325">
        <w:rPr>
          <w:rFonts w:ascii="Times New Roman" w:hAnsi="Times New Roman" w:cs="Times New Roman"/>
          <w:b/>
          <w:sz w:val="24"/>
          <w:szCs w:val="24"/>
          <w:lang w:val="en-US"/>
        </w:rPr>
        <w:t>Populasi Penelitian</w:t>
      </w:r>
    </w:p>
    <w:tbl>
      <w:tblPr>
        <w:tblStyle w:val="TableGrid"/>
        <w:tblW w:w="7166" w:type="dxa"/>
        <w:tblInd w:w="808" w:type="dxa"/>
        <w:tblLook w:val="04A0"/>
      </w:tblPr>
      <w:tblGrid>
        <w:gridCol w:w="613"/>
        <w:gridCol w:w="2565"/>
        <w:gridCol w:w="4025"/>
      </w:tblGrid>
      <w:tr w:rsidR="00912F1A" w:rsidRPr="00B645F9" w:rsidTr="00473E4F">
        <w:trPr>
          <w:trHeight w:val="315"/>
          <w:tblHeader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hanging="95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 xml:space="preserve">No. 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</w:pPr>
            <w:r w:rsidRPr="00B645F9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Kode</w:t>
            </w:r>
            <w:r w:rsidRPr="00B645F9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US"/>
              </w:rPr>
              <w:t xml:space="preserve"> Perusahaan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ama Perusahaan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bar Indo Makmur Stimec Tbk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 Corporindo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indo Pratama Duta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las Resources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TI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tu Prabu Energi Tbk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elayaran Nasional Bina Buana 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trindo Nusantara Infrastrukt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ro Energy Indonesia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LL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ana Lintas Lautan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 Resources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yan Resources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pitol Nusantara Indonesia Tb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xploitasi Energi Indonesia Tb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rma Henwa Tbk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lta Dunia Makmur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an Swastatika Sentosa Tbk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nusa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ergi Mega Persada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erindo Wahanatama Tbk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olden Energy Mines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TBO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rda Tujuh Buana Tbk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umpuss Intermoda Transportasi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arum Energy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NC Energy Investments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ika Energy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mber Energi Andalan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o Tambangraya Megah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source Alam Indonesia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ra Energi Persada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gindo Samudramakmur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rabara Adiperdana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rabahtera Segara Sejati Tbk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o Energi Internasional Tbk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ra Investindo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TFN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pitalinc Investment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36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mindo Resources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usahaan Gas Negara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dana Karya Perkasa Tbk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kit Asam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o Straits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trosea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kun Raharja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 Tenders Indonesia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diant Utama Interinsco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olden Eagle Energy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 Utama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echi Lines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GI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gih Energy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S Energi Utama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ans Power Marine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AM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ada Alam Minera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llo Maritime Perdana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IRE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lfa Energi Investama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SSI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lita Samudera Shipping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WGL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wi Guna Laksana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SKY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ky Energy Indonesia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PS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ah Prakasa Sentosa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PI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anscoal Pacific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RE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per Energy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OWS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inting Jaya Energi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BE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na Brata Luhur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SS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tulicin Nusantara Maritim Tb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GER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mber Global Energy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IQ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lima Nitra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SSR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ramulti Suksessarana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COL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ima Andalan Mandiri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TSI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TS Internasional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MU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layaran Tamarin Samudra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NS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ntermar Offshore Marine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MKE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MK Energy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SML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ntang Samudera Mandiri Lines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MR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ro Minerals Indonesia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MA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macom Integrated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74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OSS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orneo Olah Sarana Sukses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CO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gma Energy Compressindo Tbk.</w:t>
            </w:r>
          </w:p>
        </w:tc>
      </w:tr>
      <w:tr w:rsidR="00912F1A" w:rsidRPr="00B645F9" w:rsidTr="00A55BE1">
        <w:trPr>
          <w:trHeight w:val="315"/>
        </w:trPr>
        <w:tc>
          <w:tcPr>
            <w:tcW w:w="576" w:type="dxa"/>
            <w:noWrap/>
            <w:hideMark/>
          </w:tcPr>
          <w:p w:rsidR="00912F1A" w:rsidRPr="00B645F9" w:rsidRDefault="00912F1A" w:rsidP="00A55BE1">
            <w:pPr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  <w:tc>
          <w:tcPr>
            <w:tcW w:w="256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AL</w:t>
            </w:r>
          </w:p>
        </w:tc>
        <w:tc>
          <w:tcPr>
            <w:tcW w:w="4025" w:type="dxa"/>
            <w:noWrap/>
            <w:hideMark/>
          </w:tcPr>
          <w:p w:rsidR="00912F1A" w:rsidRPr="00B645F9" w:rsidRDefault="00912F1A" w:rsidP="00A55BE1">
            <w:pPr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645F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lack Diamond Resources Tbk.</w:t>
            </w:r>
          </w:p>
        </w:tc>
      </w:tr>
    </w:tbl>
    <w:p w:rsidR="00912F1A" w:rsidRPr="00BA656C" w:rsidRDefault="00736AA7" w:rsidP="00912F1A">
      <w:pPr>
        <w:pStyle w:val="ListParagraph"/>
        <w:spacing w:line="360" w:lineRule="auto"/>
        <w:ind w:hanging="11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912F1A">
        <w:rPr>
          <w:rFonts w:ascii="Times New Roman" w:hAnsi="Times New Roman" w:cs="Times New Roman"/>
          <w:sz w:val="24"/>
          <w:szCs w:val="24"/>
          <w:lang w:val="en-US"/>
        </w:rPr>
        <w:t xml:space="preserve">umber : </w:t>
      </w:r>
      <w:hyperlink r:id="rId8" w:history="1">
        <w:r w:rsidR="00912F1A" w:rsidRPr="00A06252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www.idx.co.id</w:t>
        </w:r>
      </w:hyperlink>
      <w:r w:rsidR="005C1778">
        <w:rPr>
          <w:rFonts w:ascii="Times New Roman" w:hAnsi="Times New Roman" w:cs="Times New Roman"/>
          <w:sz w:val="24"/>
          <w:szCs w:val="24"/>
          <w:lang w:val="en-US"/>
        </w:rPr>
        <w:t xml:space="preserve"> 2023</w:t>
      </w:r>
    </w:p>
    <w:p w:rsidR="00912F1A" w:rsidRDefault="00912F1A" w:rsidP="00A55BE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A3C06" w:rsidRDefault="00FA3C06" w:rsidP="00A55BE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A3C06" w:rsidRDefault="00FA3C06" w:rsidP="00A55BE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A3C06" w:rsidRDefault="00FA3C06" w:rsidP="00A55BE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A3C06" w:rsidRDefault="00FA3C06" w:rsidP="00A55BE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A3C06" w:rsidRDefault="00FA3C06" w:rsidP="00A55BE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A3C06" w:rsidRDefault="00FA3C06" w:rsidP="00A55BE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A3C06" w:rsidRDefault="00FA3C06" w:rsidP="00A55BE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A3C06" w:rsidRDefault="00FA3C06" w:rsidP="00A55BE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A3C06" w:rsidRDefault="00FA3C06" w:rsidP="00A55BE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A3C06" w:rsidRDefault="00FA3C06" w:rsidP="00A55BE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A3C06" w:rsidRDefault="00FA3C06" w:rsidP="00A55BE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A3C06" w:rsidRDefault="00FA3C06" w:rsidP="00A55BE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A3C06" w:rsidRDefault="00FA3C06" w:rsidP="00A55BE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A3C06" w:rsidRDefault="00FA3C06" w:rsidP="00A55BE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A3C06" w:rsidRDefault="00FA3C06" w:rsidP="00A55BE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A3C06" w:rsidRDefault="00FA3C06" w:rsidP="00A55BE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A3C06" w:rsidRDefault="00FA3C06" w:rsidP="00A55BE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A3C06" w:rsidRDefault="00FA3C06" w:rsidP="00A55BE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A3C06" w:rsidRDefault="00FA3C06" w:rsidP="00A55BE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FA3C06" w:rsidRDefault="00FA3C06" w:rsidP="00A55BE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sz w:val="24"/>
          <w:szCs w:val="24"/>
          <w:lang w:val="en-US"/>
        </w:rPr>
      </w:pPr>
      <w:r w:rsidRPr="00FA3C06">
        <w:rPr>
          <w:rFonts w:ascii="Times New Roman" w:hAnsi="Times New Roman" w:cs="Times New Roman"/>
          <w:sz w:val="24"/>
          <w:szCs w:val="24"/>
          <w:lang w:val="en-US"/>
        </w:rPr>
        <w:lastRenderedPageBreak/>
        <w:t>Lampiran 2</w:t>
      </w:r>
    </w:p>
    <w:p w:rsidR="00341901" w:rsidRPr="00C84D13" w:rsidRDefault="00FA3C06" w:rsidP="00341901">
      <w:pPr>
        <w:pStyle w:val="ListParagraph"/>
        <w:spacing w:line="480" w:lineRule="auto"/>
        <w:ind w:left="709" w:hanging="709"/>
        <w:jc w:val="center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 w:rsidRPr="00C84D13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ulasi </w:t>
      </w:r>
      <w:r w:rsidRPr="00C84D13">
        <w:rPr>
          <w:rFonts w:ascii="Times New Roman" w:hAnsi="Times New Roman" w:cs="Times New Roman"/>
          <w:b/>
          <w:i/>
          <w:sz w:val="24"/>
          <w:szCs w:val="24"/>
          <w:lang w:val="en-US"/>
        </w:rPr>
        <w:t>Debt Covenant</w:t>
      </w:r>
    </w:p>
    <w:tbl>
      <w:tblPr>
        <w:tblW w:w="7812" w:type="dxa"/>
        <w:tblInd w:w="93" w:type="dxa"/>
        <w:tblLook w:val="04A0"/>
      </w:tblPr>
      <w:tblGrid>
        <w:gridCol w:w="960"/>
        <w:gridCol w:w="960"/>
        <w:gridCol w:w="1980"/>
        <w:gridCol w:w="1980"/>
        <w:gridCol w:w="1932"/>
      </w:tblGrid>
      <w:tr w:rsidR="00A429FE" w:rsidRPr="00A429FE" w:rsidTr="00884344">
        <w:trPr>
          <w:trHeight w:val="315"/>
          <w:tblHeader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ahun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Total Hutang 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Total Aset </w:t>
            </w:r>
          </w:p>
        </w:tc>
        <w:tc>
          <w:tcPr>
            <w:tcW w:w="193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429FE" w:rsidRPr="00A429FE" w:rsidRDefault="00F0078E" w:rsidP="00F0078E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DAR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6454838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009196124</w:t>
            </w:r>
          </w:p>
        </w:tc>
        <w:tc>
          <w:tcPr>
            <w:tcW w:w="19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330826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5642038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83074071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995941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540135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237424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6047200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384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011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2955333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09017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024650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689444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128106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863301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744543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3637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2225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954418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8696850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0219370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9767921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653568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468666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7185156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31939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99643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6120035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657526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1437903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2629751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621003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133970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963485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58069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227570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5665616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856653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3322879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2475116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1321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9095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334449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3364819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6197681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6748864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5183E+1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5894E+1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938722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275131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767000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854453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007230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508712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8790096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93553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3365853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015558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36184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29747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5528361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8122350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2233306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331826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99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690343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24201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236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979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992891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29904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70875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486095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39179054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3294E+1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462345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19097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220412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840157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74537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637575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263342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40138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052060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336419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0662174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97130603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5243910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2275E+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9449E+1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200742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77300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725426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0097452</w:t>
            </w:r>
          </w:p>
        </w:tc>
      </w:tr>
      <w:tr w:rsidR="00A429FE" w:rsidRPr="00A429FE" w:rsidTr="002042B8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3415296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6395963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65236971</w:t>
            </w:r>
          </w:p>
        </w:tc>
      </w:tr>
      <w:tr w:rsidR="00A429FE" w:rsidRPr="00A429FE" w:rsidTr="002042B8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917337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7702767</w:t>
            </w:r>
          </w:p>
        </w:tc>
        <w:tc>
          <w:tcPr>
            <w:tcW w:w="19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5748759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2436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57677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195707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71826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37823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2459138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342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297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6442756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73305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5224413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000014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08516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871435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766065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941338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79132E+1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63261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555E+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36742E+1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133924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376E+1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2419E+1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302039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098392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635243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909819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384382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158815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520251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97639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121506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354421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98396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131562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308932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sz w:val="24"/>
                <w:szCs w:val="24"/>
              </w:rPr>
              <w:t>5663652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398191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sz w:val="24"/>
                <w:szCs w:val="24"/>
              </w:rPr>
              <w:t>0,307837488</w:t>
            </w:r>
          </w:p>
        </w:tc>
      </w:tr>
      <w:tr w:rsidR="00A429FE" w:rsidRPr="00A429FE" w:rsidTr="00F0078E">
        <w:trPr>
          <w:trHeight w:val="330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sz w:val="24"/>
                <w:szCs w:val="24"/>
              </w:rPr>
              <w:t>16978708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133652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sz w:val="24"/>
                <w:szCs w:val="24"/>
              </w:rPr>
              <w:t>0,42305415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7321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10063853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845872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9355918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82320853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326235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463010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763459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8135854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729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705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7841494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05928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7953233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7953233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193184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1795214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3745609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2252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1414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95393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101476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9649862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225345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32093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881314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989626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74518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50780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517916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8523035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0509147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8667995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424761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180015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366737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841343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558141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1263593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8346418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3722860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889185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0344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5536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143397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268169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660175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7412080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3587E+1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1457E+1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0883564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825127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046938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510878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404334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555876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352410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58234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944307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839004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65087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75529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2779249</w:t>
            </w:r>
          </w:p>
        </w:tc>
      </w:tr>
      <w:tr w:rsidR="00A429FE" w:rsidRPr="00A429FE" w:rsidTr="002042B8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2068308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35705403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3313347</w:t>
            </w:r>
          </w:p>
        </w:tc>
      </w:tr>
      <w:tr w:rsidR="00A429FE" w:rsidRPr="00A429FE" w:rsidTr="002042B8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0822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2655435</w:t>
            </w:r>
          </w:p>
        </w:tc>
        <w:tc>
          <w:tcPr>
            <w:tcW w:w="19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241846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052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58663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479274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43369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505359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643156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83546999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9795E+1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045324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99723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87960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232178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4746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077896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93013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22958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010344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752949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5811380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6078585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2820572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0751E+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3727E+1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4498901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52663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606797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6396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9312899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0621611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2597912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04026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36330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813038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8749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98748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237083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68238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938073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297763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684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830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9116832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2697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049778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0113073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10145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78137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4829309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79059E+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59348E+1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359643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06304E+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25664E+1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2210127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0557E+1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3078E+1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9516571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205195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664311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374354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353860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433802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152598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82230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02200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968459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012415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066340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955431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24677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013745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6701765</w:t>
            </w:r>
          </w:p>
        </w:tc>
      </w:tr>
      <w:tr w:rsidR="00A429FE" w:rsidRPr="00A429FE" w:rsidTr="00F0078E">
        <w:trPr>
          <w:trHeight w:val="33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17550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851972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522160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9740962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53320646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236308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1401926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94085059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218616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494308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467549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9196569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007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006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7147386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97834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69358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3492487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091392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1725618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904259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5806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6075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061870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0316209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0677393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7109265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279355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086389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081622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27288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73880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30485446</w:t>
            </w:r>
          </w:p>
        </w:tc>
      </w:tr>
      <w:tr w:rsidR="00A429FE" w:rsidRPr="00A429FE" w:rsidTr="002042B8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2157096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0360874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02544599</w:t>
            </w:r>
          </w:p>
        </w:tc>
      </w:tr>
      <w:tr w:rsidR="00A429FE" w:rsidRPr="00A429FE" w:rsidTr="002042B8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4294296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5098432</w:t>
            </w:r>
          </w:p>
        </w:tc>
        <w:tc>
          <w:tcPr>
            <w:tcW w:w="19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397733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2258370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8409471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7914688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7349703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86790883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5317765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5712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5732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665030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565910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144565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8271643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4949E+1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9069E+1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372837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523371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104663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4951225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401150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735893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2969335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50240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798919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988085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04163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44283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893028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4276857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69952693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286140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176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399330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251433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294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4272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781300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55848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726522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0592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98995748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7267E+1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488796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2555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666632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8461118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32880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350926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430071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32120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970856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50177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6513243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5239374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3588017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68417764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8265E+1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9023045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33836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132609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674106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3738245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3927316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670228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31575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89451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543284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0323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172933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694572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50322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91444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715127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445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559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5598434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34891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110414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055798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41891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102993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47797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84415E+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90372E+1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009662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42431E+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31966E+1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159253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50168E+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90839E+1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9789107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266387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987741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153221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62593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188319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7037040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84300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47755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15266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653437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399862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8348369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82086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510020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6865715</w:t>
            </w:r>
          </w:p>
        </w:tc>
      </w:tr>
      <w:tr w:rsidR="00A429FE" w:rsidRPr="00A429FE" w:rsidTr="002042B8">
        <w:trPr>
          <w:trHeight w:val="33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38553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502027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7627904</w:t>
            </w:r>
          </w:p>
        </w:tc>
      </w:tr>
      <w:tr w:rsidR="00A429FE" w:rsidRPr="00A429FE" w:rsidTr="002042B8">
        <w:trPr>
          <w:trHeight w:val="315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201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92950212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531591615</w:t>
            </w:r>
          </w:p>
        </w:tc>
        <w:tc>
          <w:tcPr>
            <w:tcW w:w="19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205343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34218483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409046173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978468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443101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072624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8757282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789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395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7345034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26427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49887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471139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9007990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5355140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004659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3371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1710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806193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9287009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0280577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6228397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895996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8040123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560193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0596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18648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3058523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1499410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3515433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1576489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525556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951859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7369407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134021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8191119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261246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8086438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1897306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5952660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2833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0503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7440432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326778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936977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4382291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698E+1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2383E+1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0785101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237915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064616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4106351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091056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384777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125388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41844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700195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60810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29974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10128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406230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7038884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1616306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08055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54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572412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28269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457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904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845739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97146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635453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094403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16348977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8795E+1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777804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041479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093729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3152757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88689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252728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353378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2546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813543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204538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5029209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0653839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7420500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80196745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16386742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0359189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88279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018174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649881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3941227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7371315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137419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32733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65555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0004025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7522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09805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409191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49634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11493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9841805</w:t>
            </w:r>
          </w:p>
        </w:tc>
      </w:tr>
      <w:tr w:rsidR="00A429FE" w:rsidRPr="00A429FE" w:rsidTr="002042B8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848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104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14254034</w:t>
            </w:r>
          </w:p>
        </w:tc>
      </w:tr>
      <w:tr w:rsidR="00A429FE" w:rsidRPr="00A429FE" w:rsidTr="002042B8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738791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0440085</w:t>
            </w:r>
          </w:p>
        </w:tc>
        <w:tc>
          <w:tcPr>
            <w:tcW w:w="19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998871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1345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38089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734261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18355E+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5136E+1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5397415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7067E+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71513E+1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938958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0177E+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7557E+1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818686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271018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821579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249940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050056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464045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8379601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57695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63578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181459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550130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982399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330586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36265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068031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0578254</w:t>
            </w:r>
          </w:p>
        </w:tc>
      </w:tr>
      <w:tr w:rsidR="00A429FE" w:rsidRPr="00A429FE" w:rsidTr="00F0078E">
        <w:trPr>
          <w:trHeight w:val="33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250504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774372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339006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0661658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78219447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526328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2721654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68357281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499263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955516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6261513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2319104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258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080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2180198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02236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21335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0676320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811814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4368548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305239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2985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8156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076108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9591229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2855032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613136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817124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1972502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808639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56384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07330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7358063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6016452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021324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3579316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123928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063956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075023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071833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4449753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2935349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1132030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0023062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621609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2187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6282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535051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244354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461800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493405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2384E+1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5567E+1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5402758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42832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371776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7057033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496589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297600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498909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90559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870221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803970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91190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890353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2205689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2640546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9370285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5175410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280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021698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157789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233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862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95763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43772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8688283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4842332</w:t>
            </w:r>
          </w:p>
        </w:tc>
      </w:tr>
      <w:tr w:rsidR="00A429FE" w:rsidRPr="00A429FE" w:rsidTr="002042B8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03906574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5404E+1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87858</w:t>
            </w:r>
          </w:p>
        </w:tc>
      </w:tr>
      <w:tr w:rsidR="00A429FE" w:rsidRPr="00A429FE" w:rsidTr="002042B8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3460057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1244156</w:t>
            </w:r>
          </w:p>
        </w:tc>
        <w:tc>
          <w:tcPr>
            <w:tcW w:w="19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3249088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75292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197310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043622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05379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485906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528881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8743799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8274298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9681162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58844304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60607693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2537640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06113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110885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599499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7854754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3398639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771911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2642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65572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168047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1755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05675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586529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70230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34123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919224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824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968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306353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39745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664403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04200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040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84465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811630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88703E+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4515E+1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606712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17228E+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81786E+1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975657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41406E+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8862E+1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5295244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863439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955728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278007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095762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187178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2310559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75751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376126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787576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965119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456389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4199172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96772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334376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708164</w:t>
            </w:r>
          </w:p>
        </w:tc>
      </w:tr>
      <w:tr w:rsidR="00A429FE" w:rsidRPr="00A429FE" w:rsidTr="00F0078E">
        <w:trPr>
          <w:trHeight w:val="33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89903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031339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266080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5190996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54221952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462676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20962082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50858573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936858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652965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774995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3320666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038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947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9421874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54086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64650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5909406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794305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352074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7465247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2862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8693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236949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7734059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2378728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4695093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080581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3371219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454121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54195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18707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0693779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3164703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684263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1488327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264388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349659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933567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03021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3595830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3761432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5986343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1007269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8549173</w:t>
            </w:r>
          </w:p>
        </w:tc>
      </w:tr>
      <w:tr w:rsidR="00A429FE" w:rsidRPr="00A429FE" w:rsidTr="002042B8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1887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3485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52242055</w:t>
            </w:r>
          </w:p>
        </w:tc>
      </w:tr>
      <w:tr w:rsidR="00A429FE" w:rsidRPr="00A429FE" w:rsidTr="002042B8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4608871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63575849</w:t>
            </w:r>
          </w:p>
        </w:tc>
        <w:tc>
          <w:tcPr>
            <w:tcW w:w="19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7787027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6837E+1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5356E+1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0897999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270289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902693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1843936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005281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358308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585388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395084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462159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605455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85719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37708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261909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0776343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9147710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060703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2520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297365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861608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468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6623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88795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26165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218230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163466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54977671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9181E+1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601031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143219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662719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4240119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73677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772043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402871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3210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763908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803053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5454767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8388413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8371542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07962691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09168197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993434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35901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396957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24594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2602434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1094890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264852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58517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59718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059210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86997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123703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859253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03404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85492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4359214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251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273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153479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46889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558615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9053619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2618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67062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263727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13262E+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9758E+1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2675419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3793E+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5164E+1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231253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17496E+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2946E+1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9410092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176244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921000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601761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387655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810188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8719898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19086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925638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35711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460914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546633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648912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270469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531738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9704562</w:t>
            </w:r>
          </w:p>
        </w:tc>
      </w:tr>
      <w:tr w:rsidR="00A429FE" w:rsidRPr="00A429FE" w:rsidTr="00F0078E">
        <w:trPr>
          <w:trHeight w:val="33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11589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608151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478768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286086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30884313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841182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03279726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18760803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614681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656850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296678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47503156</w:t>
            </w:r>
          </w:p>
        </w:tc>
      </w:tr>
      <w:tr w:rsidR="00A429FE" w:rsidRPr="00A429FE" w:rsidTr="002042B8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849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872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43483202</w:t>
            </w:r>
          </w:p>
        </w:tc>
      </w:tr>
      <w:tr w:rsidR="00A429FE" w:rsidRPr="00A429FE" w:rsidTr="002042B8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95100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008974</w:t>
            </w:r>
          </w:p>
        </w:tc>
        <w:tc>
          <w:tcPr>
            <w:tcW w:w="19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390915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407126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3028012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559648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5496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8230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462510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6953870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8804696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19967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501683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4545886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9428175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26722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99205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1428056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9084912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589255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1844259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38630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797127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627451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1485917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7108740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3691026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391959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31179918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476904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5672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3608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120509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940411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9433040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885775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9327E+1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95204E+1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44663063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084216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2908680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557863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0136618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992039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52993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653335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880585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406321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493282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0289993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8202248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5369807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9387204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2709469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65569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917997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405373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989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4017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1307102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24554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018469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761337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9714E+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7592E+1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2002727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460931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376066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8206336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2820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654777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359947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88524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099387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794296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843865016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3190582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47902039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03523777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75033E+11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058862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84593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948823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299337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53089175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94859813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163478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98028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63176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5130228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44316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35920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250988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14578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703579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10283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842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642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0367191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448943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050457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923879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42147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708940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900935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44435E+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6755E+1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87302968</w:t>
            </w:r>
          </w:p>
        </w:tc>
      </w:tr>
      <w:tr w:rsidR="00A429FE" w:rsidRPr="00A429FE" w:rsidTr="002042B8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5957E+1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8285E+12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0301996</w:t>
            </w:r>
          </w:p>
        </w:tc>
      </w:tr>
      <w:tr w:rsidR="00A429FE" w:rsidRPr="00A429FE" w:rsidTr="002042B8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4088E+11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3603E+11</w:t>
            </w:r>
          </w:p>
        </w:tc>
        <w:tc>
          <w:tcPr>
            <w:tcW w:w="19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91512608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989037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395994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9947624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5619264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9932955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8859816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550940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381644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2757087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7105862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9305467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46013385</w:t>
            </w:r>
          </w:p>
        </w:tc>
      </w:tr>
      <w:tr w:rsidR="00A429FE" w:rsidRPr="00A429FE" w:rsidTr="00F0078E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4353401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4831175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538341</w:t>
            </w:r>
          </w:p>
        </w:tc>
      </w:tr>
      <w:tr w:rsidR="00A429FE" w:rsidRPr="00A429FE" w:rsidTr="00F0078E">
        <w:trPr>
          <w:trHeight w:val="33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837309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9445736</w:t>
            </w:r>
          </w:p>
        </w:tc>
        <w:tc>
          <w:tcPr>
            <w:tcW w:w="193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429FE" w:rsidRPr="00A429FE" w:rsidRDefault="00A429FE" w:rsidP="00A429F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429F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8612144</w:t>
            </w:r>
          </w:p>
        </w:tc>
      </w:tr>
    </w:tbl>
    <w:p w:rsidR="00067E98" w:rsidRDefault="00067E98" w:rsidP="00DD79DA">
      <w:pPr>
        <w:spacing w:line="480" w:lineRule="auto"/>
        <w:ind w:left="0" w:firstLine="0"/>
        <w:rPr>
          <w:rFonts w:ascii="Times New Roman" w:hAnsi="Times New Roman" w:cs="Times New Roman"/>
          <w:i/>
          <w:sz w:val="24"/>
          <w:szCs w:val="24"/>
        </w:rPr>
      </w:pPr>
    </w:p>
    <w:p w:rsidR="00341901" w:rsidRPr="00DD79DA" w:rsidRDefault="00341901" w:rsidP="00DD79DA">
      <w:pPr>
        <w:spacing w:line="480" w:lineRule="auto"/>
        <w:ind w:left="0" w:firstLine="0"/>
        <w:rPr>
          <w:rFonts w:ascii="Times New Roman" w:hAnsi="Times New Roman" w:cs="Times New Roman"/>
          <w:i/>
          <w:sz w:val="24"/>
          <w:szCs w:val="24"/>
        </w:rPr>
      </w:pPr>
    </w:p>
    <w:p w:rsidR="00884344" w:rsidRDefault="00884344" w:rsidP="0034190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sz w:val="24"/>
          <w:szCs w:val="24"/>
          <w:lang w:val="en-US"/>
        </w:rPr>
      </w:pPr>
    </w:p>
    <w:p w:rsidR="00884344" w:rsidRDefault="00884344" w:rsidP="0034190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sz w:val="24"/>
          <w:szCs w:val="24"/>
          <w:lang w:val="en-US"/>
        </w:rPr>
      </w:pPr>
    </w:p>
    <w:p w:rsidR="00884344" w:rsidRDefault="00884344" w:rsidP="0034190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sz w:val="24"/>
          <w:szCs w:val="24"/>
          <w:lang w:val="en-US"/>
        </w:rPr>
      </w:pPr>
    </w:p>
    <w:p w:rsidR="00884344" w:rsidRDefault="00884344" w:rsidP="0034190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sz w:val="24"/>
          <w:szCs w:val="24"/>
          <w:lang w:val="en-US"/>
        </w:rPr>
      </w:pPr>
    </w:p>
    <w:p w:rsidR="00884344" w:rsidRDefault="00884344" w:rsidP="0034190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sz w:val="24"/>
          <w:szCs w:val="24"/>
          <w:lang w:val="en-US"/>
        </w:rPr>
      </w:pPr>
    </w:p>
    <w:p w:rsidR="00884344" w:rsidRDefault="00884344" w:rsidP="0034190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sz w:val="24"/>
          <w:szCs w:val="24"/>
          <w:lang w:val="en-US"/>
        </w:rPr>
      </w:pPr>
    </w:p>
    <w:p w:rsidR="00884344" w:rsidRDefault="00884344" w:rsidP="0034190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sz w:val="24"/>
          <w:szCs w:val="24"/>
          <w:lang w:val="en-US"/>
        </w:rPr>
      </w:pPr>
    </w:p>
    <w:p w:rsidR="00884344" w:rsidRDefault="00884344" w:rsidP="0034190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sz w:val="24"/>
          <w:szCs w:val="24"/>
          <w:lang w:val="en-US"/>
        </w:rPr>
      </w:pPr>
    </w:p>
    <w:p w:rsidR="00884344" w:rsidRDefault="00884344" w:rsidP="0034190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sz w:val="24"/>
          <w:szCs w:val="24"/>
          <w:lang w:val="en-US"/>
        </w:rPr>
      </w:pPr>
    </w:p>
    <w:p w:rsidR="00884344" w:rsidRDefault="00884344" w:rsidP="0034190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sz w:val="24"/>
          <w:szCs w:val="24"/>
          <w:lang w:val="en-US"/>
        </w:rPr>
      </w:pPr>
    </w:p>
    <w:p w:rsidR="00884344" w:rsidRDefault="00884344" w:rsidP="0034190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sz w:val="24"/>
          <w:szCs w:val="24"/>
          <w:lang w:val="en-US"/>
        </w:rPr>
      </w:pPr>
    </w:p>
    <w:p w:rsidR="00884344" w:rsidRDefault="00884344" w:rsidP="0034190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sz w:val="24"/>
          <w:szCs w:val="24"/>
          <w:lang w:val="en-US"/>
        </w:rPr>
      </w:pPr>
    </w:p>
    <w:p w:rsidR="00884344" w:rsidRDefault="00884344" w:rsidP="0034190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sz w:val="24"/>
          <w:szCs w:val="24"/>
          <w:lang w:val="en-US"/>
        </w:rPr>
      </w:pPr>
    </w:p>
    <w:p w:rsidR="00884344" w:rsidRDefault="00884344" w:rsidP="0034190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sz w:val="24"/>
          <w:szCs w:val="24"/>
          <w:lang w:val="en-US"/>
        </w:rPr>
      </w:pPr>
    </w:p>
    <w:p w:rsidR="00884344" w:rsidRDefault="00884344" w:rsidP="0034190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sz w:val="24"/>
          <w:szCs w:val="24"/>
          <w:lang w:val="en-US"/>
        </w:rPr>
      </w:pPr>
    </w:p>
    <w:p w:rsidR="00884344" w:rsidRDefault="00884344" w:rsidP="0034190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sz w:val="24"/>
          <w:szCs w:val="24"/>
          <w:lang w:val="en-US"/>
        </w:rPr>
      </w:pPr>
    </w:p>
    <w:p w:rsidR="00341901" w:rsidRPr="003F03E1" w:rsidRDefault="00341901" w:rsidP="003F03E1">
      <w:pPr>
        <w:spacing w:line="48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3F03E1">
        <w:rPr>
          <w:rFonts w:ascii="Times New Roman" w:hAnsi="Times New Roman" w:cs="Times New Roman"/>
          <w:sz w:val="24"/>
          <w:szCs w:val="24"/>
        </w:rPr>
        <w:lastRenderedPageBreak/>
        <w:t>Lampiran 3</w:t>
      </w:r>
    </w:p>
    <w:p w:rsidR="00341901" w:rsidRPr="00C84D13" w:rsidRDefault="00341901" w:rsidP="00341901">
      <w:pPr>
        <w:pStyle w:val="ListParagraph"/>
        <w:spacing w:line="480" w:lineRule="auto"/>
        <w:ind w:left="709" w:hanging="709"/>
        <w:jc w:val="center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 w:rsidRPr="00C84D13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ulasi </w:t>
      </w:r>
      <w:r w:rsidRPr="00C84D13">
        <w:rPr>
          <w:rFonts w:ascii="Times New Roman" w:hAnsi="Times New Roman" w:cs="Times New Roman"/>
          <w:b/>
          <w:i/>
          <w:sz w:val="24"/>
          <w:szCs w:val="24"/>
          <w:lang w:val="en-US"/>
        </w:rPr>
        <w:t>Political Cost</w:t>
      </w:r>
    </w:p>
    <w:tbl>
      <w:tblPr>
        <w:tblW w:w="7655" w:type="dxa"/>
        <w:tblInd w:w="250" w:type="dxa"/>
        <w:tblLook w:val="04A0"/>
      </w:tblPr>
      <w:tblGrid>
        <w:gridCol w:w="897"/>
        <w:gridCol w:w="950"/>
        <w:gridCol w:w="2126"/>
        <w:gridCol w:w="1800"/>
        <w:gridCol w:w="1886"/>
      </w:tblGrid>
      <w:tr w:rsidR="0010277F" w:rsidRPr="0010277F" w:rsidTr="00884344">
        <w:trPr>
          <w:trHeight w:val="313"/>
          <w:tblHeader/>
        </w:trPr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ahun</w:t>
            </w:r>
          </w:p>
        </w:tc>
        <w:tc>
          <w:tcPr>
            <w:tcW w:w="9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LN (Log Natural)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otal Aset</w:t>
            </w:r>
          </w:p>
        </w:tc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  <w:t>Size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6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00919612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5570199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83074071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485219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237424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341088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011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7071963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024650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7589121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863301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9690573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2225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6907310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0219370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8553753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468666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5305140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99643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0495654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1437903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3746858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133970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7592011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227570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5980151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3322879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5267142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9095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2484394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6197681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7833979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5894E+1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7785230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767000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7495313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508712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9219839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3365853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839843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29747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3619649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2233306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6611530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690343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5664277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979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00595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70875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4076841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3294E+1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,8782557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220412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2191070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637575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5723348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052060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3781925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97130603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034023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9449E+1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,1589445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725426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8076713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6395963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218102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770276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876222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57677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7374226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37823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6082597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297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3148194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5224413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7937907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871435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5922307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79132E+1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6099327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36742E+1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1796309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2419E+1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,5165196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635243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1369125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158815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3822819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121506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6130769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131562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4337512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398191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sz w:val="24"/>
                <w:szCs w:val="24"/>
              </w:rPr>
              <w:t>19,03034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133652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sz w:val="24"/>
                <w:szCs w:val="24"/>
              </w:rPr>
              <w:t>19,8103108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10063853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4380028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82320853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5460252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763459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1744520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705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6978836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7953233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3771598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1795214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9993449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1414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7345114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9649862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306518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881314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6053975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50780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9508019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0509147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329737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180015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8114653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558141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6673105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3722860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7302117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5536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3955956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660175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4443475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1457E+1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7394885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046938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1964283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555876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9834843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944307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945525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75529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1690771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35705403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2274828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265543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7032656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58663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1220116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505359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4699812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9795E+1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,7971556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87960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1281232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077896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8955410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010344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2965803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6078585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364354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3727E+1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,1774175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606797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7286651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0621611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8566711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36330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7381398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98748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9059838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938073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5028406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830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4619118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049778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8294589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78137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4284640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59348E+1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5895194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25664E+1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3103528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3078E+1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,3394405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664311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1899272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433802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76703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02200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5606339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066340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0121461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013745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1632724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851972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6400929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53320646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5873624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94085059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7160362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467549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0590471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006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7658741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69358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2662884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1725618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9198651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6075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7700625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0677393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859777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086389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8637787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73880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8714400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0360874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71785329</w:t>
            </w:r>
          </w:p>
        </w:tc>
      </w:tr>
      <w:tr w:rsidR="0010277F" w:rsidRPr="0010277F" w:rsidTr="00D74827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509843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84402624</w:t>
            </w:r>
          </w:p>
        </w:tc>
      </w:tr>
      <w:tr w:rsidR="0010277F" w:rsidRPr="0010277F" w:rsidTr="00D74827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84094711</w:t>
            </w:r>
          </w:p>
        </w:tc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89224436</w:t>
            </w:r>
          </w:p>
        </w:tc>
      </w:tr>
      <w:tr w:rsidR="0010277F" w:rsidRPr="0010277F" w:rsidTr="00D74827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86790883</w:t>
            </w:r>
          </w:p>
        </w:tc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94314867</w:t>
            </w:r>
          </w:p>
        </w:tc>
      </w:tr>
      <w:tr w:rsidR="0010277F" w:rsidRPr="0010277F" w:rsidTr="00067E98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57327</w:t>
            </w:r>
          </w:p>
        </w:tc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5484620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144565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4105334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9069E+1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7178275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104663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3680849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735893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1005346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798919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9639557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44283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0415094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69952693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234446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399330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63573812</w:t>
            </w:r>
          </w:p>
        </w:tc>
      </w:tr>
      <w:tr w:rsidR="0010277F" w:rsidRPr="0010277F" w:rsidTr="00067E98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4272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18204632</w:t>
            </w:r>
          </w:p>
        </w:tc>
      </w:tr>
      <w:tr w:rsidR="0010277F" w:rsidRPr="0010277F" w:rsidTr="00067E98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726522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5799487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7267E+1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,7155126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666632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8696287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350926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9717415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970856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2949344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5239374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3819497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8265E+1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,7222692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132609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8349476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3927316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7950875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89451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6667163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172933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0007440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91444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4508427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559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2277876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110414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0683290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102993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1988237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90372E+1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6213467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31966E+1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4470573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90839E+1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,277278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987741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3226052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188319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0338779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47755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5293338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399862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2708257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510020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3171776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502027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4323553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53159161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58727033</w:t>
            </w:r>
          </w:p>
        </w:tc>
      </w:tr>
      <w:tr w:rsidR="0010277F" w:rsidRPr="0010277F" w:rsidTr="00273B35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409046173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78707939</w:t>
            </w:r>
          </w:p>
        </w:tc>
      </w:tr>
      <w:tr w:rsidR="0010277F" w:rsidRPr="0010277F" w:rsidTr="00273B35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0726249</w:t>
            </w:r>
          </w:p>
        </w:tc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0315701</w:t>
            </w:r>
          </w:p>
        </w:tc>
      </w:tr>
      <w:tr w:rsidR="0010277F" w:rsidRPr="0010277F" w:rsidTr="00273B35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3952</w:t>
            </w:r>
          </w:p>
        </w:tc>
        <w:tc>
          <w:tcPr>
            <w:tcW w:w="18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8047772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49887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16577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5355140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9492464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1710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7919644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0280577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323566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8040123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9685935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18648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4838425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3515433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2150030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951859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1245531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8191119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8903986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1897306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367134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0503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7331736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936977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3366761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2383E+1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7477597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064616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4756325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384777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1328840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700195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9180735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10128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9280434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1616306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086793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572412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6496005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904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0053380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635453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654602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8795E+1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,7258386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093729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8323750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252728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0757484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813543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2006266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0653839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5161144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16386742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7691878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018174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8918196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7371315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7211872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65555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0873812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09805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0773712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11493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4022169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104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2195699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044008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0109093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38089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9646730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5136E+1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8552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71513E+1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4934970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7557E+1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,1471749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821579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3496129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464045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2685691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63578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530752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982399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2954158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068031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3396890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774372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327905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78219447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7573624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68357281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6509105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6261513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6333997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080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7960846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21335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4321783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4368548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0186820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8156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6689240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2855032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9554033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1972502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2055222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07330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1853307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021324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8278179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063956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12659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4449753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6973835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0023062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843015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6282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8387549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461800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6006664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5567E+1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6851977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371776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5171241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297600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2225747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870221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0275197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890353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8024620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9370285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97422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021698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8920396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862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9627479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8688283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5039945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5404E+1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,9458037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124415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7660005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197310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0193694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485906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0877870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8274298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4952889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60607693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0413017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110885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8335110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3398639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7426901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65572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0446150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05675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9959263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34123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3805608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968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1800434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664403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9313705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84465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704155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4515E+1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9275277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81786E+1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5052154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8862E+1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8845911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955728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3070793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187178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4643290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376126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4576033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456389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5010064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334376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3889708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031339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2105615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54221952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8820612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50858573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8806315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774995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6953448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947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8198248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64650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3314196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352074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6756717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8693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8419383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2378728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1639980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3371219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6126835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18707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00132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684263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9112733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349659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1496718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3595830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2154945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1007269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8252300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3485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7944211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6357584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7849025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5356E+1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6831913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902693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5357632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358308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2252936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462159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5893018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37708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7149970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9147710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292925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297365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0248527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6623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3260795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218230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6996926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9181E+1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,6590391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662719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7327665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772043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3673859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763908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9952644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8388413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4609006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09168197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,0811493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396957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9151914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1094890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7396276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59718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9836814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123703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402459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85492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4224996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273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1857812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558615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3191583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67062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569021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9758E+1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8915200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5164E+1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6813723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2946E+1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6600567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921000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2599756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810188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570233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925638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4132167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546633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6007695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531738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8915859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608151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0940410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30884313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1011551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18760803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0260271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296678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387538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872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0141655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00897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3421349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3028012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8457313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8230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1934171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8804696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2246834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4545886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95831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99205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8108454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589255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6244312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797127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1217334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7108740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1750338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31179918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5844238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3608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9943549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9433040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9008515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95204E+1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5203179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2908680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84467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992039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2532437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880585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9691925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0289993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0100771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9387204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024960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917997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2054037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4017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7863565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018469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9523948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7592E+1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,2746446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376066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7115626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654777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54088416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099387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1673396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3190582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6594006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75033E+1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,8866502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948823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9482940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94859813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6966326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63176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0870492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35920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63012373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703579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5460975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642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298700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050457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37813098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708940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5930632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6755E+1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86810647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8285E+12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79895025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3603E+11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5649138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395994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26749634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9932955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6171601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381644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49189981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9305467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75385242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4831175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81898069</w:t>
            </w:r>
          </w:p>
        </w:tc>
      </w:tr>
      <w:tr w:rsidR="0010277F" w:rsidRPr="0010277F" w:rsidTr="0010277F">
        <w:trPr>
          <w:trHeight w:val="313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N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9445736</w:t>
            </w:r>
          </w:p>
        </w:tc>
        <w:tc>
          <w:tcPr>
            <w:tcW w:w="18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0277F" w:rsidRPr="0010277F" w:rsidRDefault="0010277F" w:rsidP="0010277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0277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05961319</w:t>
            </w:r>
          </w:p>
        </w:tc>
      </w:tr>
    </w:tbl>
    <w:p w:rsidR="00884344" w:rsidRPr="00884344" w:rsidRDefault="00884344" w:rsidP="00884344">
      <w:pPr>
        <w:spacing w:line="480" w:lineRule="auto"/>
        <w:ind w:left="0" w:firstLine="0"/>
        <w:rPr>
          <w:rFonts w:ascii="Times New Roman" w:hAnsi="Times New Roman" w:cs="Times New Roman"/>
          <w:i/>
          <w:sz w:val="24"/>
          <w:szCs w:val="24"/>
        </w:rPr>
      </w:pPr>
    </w:p>
    <w:p w:rsidR="00341901" w:rsidRDefault="00341901" w:rsidP="00341901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Lampiran 4</w:t>
      </w:r>
    </w:p>
    <w:p w:rsidR="00341901" w:rsidRPr="00C84D13" w:rsidRDefault="00341901" w:rsidP="00341901">
      <w:pPr>
        <w:pStyle w:val="ListParagraph"/>
        <w:spacing w:line="480" w:lineRule="auto"/>
        <w:ind w:left="709" w:hanging="709"/>
        <w:jc w:val="center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 w:rsidRPr="00C84D13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ulasi </w:t>
      </w:r>
      <w:r w:rsidRPr="00C84D13">
        <w:rPr>
          <w:rFonts w:ascii="Times New Roman" w:hAnsi="Times New Roman" w:cs="Times New Roman"/>
          <w:b/>
          <w:i/>
          <w:sz w:val="24"/>
          <w:szCs w:val="24"/>
          <w:lang w:val="en-US"/>
        </w:rPr>
        <w:t>Financial Distress</w:t>
      </w:r>
    </w:p>
    <w:tbl>
      <w:tblPr>
        <w:tblW w:w="8651" w:type="dxa"/>
        <w:tblInd w:w="108" w:type="dxa"/>
        <w:tblLook w:val="04A0"/>
      </w:tblPr>
      <w:tblGrid>
        <w:gridCol w:w="897"/>
        <w:gridCol w:w="950"/>
        <w:gridCol w:w="1130"/>
        <w:gridCol w:w="1134"/>
        <w:gridCol w:w="1276"/>
        <w:gridCol w:w="1134"/>
        <w:gridCol w:w="1134"/>
        <w:gridCol w:w="996"/>
      </w:tblGrid>
      <w:tr w:rsidR="000E5517" w:rsidRPr="001E5F6F" w:rsidTr="00CD61A8">
        <w:trPr>
          <w:trHeight w:val="314"/>
          <w:tblHeader/>
        </w:trPr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ahun</w:t>
            </w:r>
          </w:p>
        </w:tc>
        <w:tc>
          <w:tcPr>
            <w:tcW w:w="9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11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X1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X2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X3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X4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X5</w:t>
            </w:r>
          </w:p>
        </w:tc>
        <w:tc>
          <w:tcPr>
            <w:tcW w:w="99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Z 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6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7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480A2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7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480A2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3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480A2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,90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480A2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7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480A2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,02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480A2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7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4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60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82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480A2E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1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3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4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0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17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65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0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5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088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52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  <w:r w:rsidR="000F517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2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5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7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1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6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7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9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3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0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1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93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9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8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7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17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060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</w:t>
            </w:r>
            <w:r w:rsidR="000F517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0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7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7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861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3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73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51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6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86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5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6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170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66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3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</w:t>
            </w:r>
            <w:r w:rsidR="000F517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25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7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4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50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4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79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58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1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8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2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42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6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54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8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17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0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9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63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258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4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79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8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93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200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45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09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21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7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4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17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494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5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5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0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8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13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5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567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1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56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3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3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2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53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4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7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8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25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26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05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0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30,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1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80,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0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</w:t>
            </w:r>
            <w:r w:rsidR="000F517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00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30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68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0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4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8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90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38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793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80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08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61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107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4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2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2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6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59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2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0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70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08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203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90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4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10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2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88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5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4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</w:t>
            </w:r>
            <w:r w:rsidR="000F517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69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9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8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1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3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79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3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70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91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775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3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00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34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</w:t>
            </w:r>
            <w:r w:rsidR="000F517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60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3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9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3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90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11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1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56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095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2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6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6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5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32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1</w:t>
            </w:r>
            <w:r w:rsidR="000F517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39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38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57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1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0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87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935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1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02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96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9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00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5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7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8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</w:t>
            </w:r>
            <w:r w:rsidR="000316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3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72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82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2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9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8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60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38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,46E-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86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7E-0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1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5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8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3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4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02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1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97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87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80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4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0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3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78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87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2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4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7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98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08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  <w:r w:rsidR="000316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,248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18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772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1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1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5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6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2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74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9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19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0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7,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3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,32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0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4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5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87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F517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712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0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45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8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8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199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3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14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5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8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7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59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2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95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9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7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6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354</w:t>
            </w:r>
            <w:r w:rsidR="000316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9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6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8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2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74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8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0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78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46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88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3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4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59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</w:t>
            </w:r>
            <w:r w:rsidR="001207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6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7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8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00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902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4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89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2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49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4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358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9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70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1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5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008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57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32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0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4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82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12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08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03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1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3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2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37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9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9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25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975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6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061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8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140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3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74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6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375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2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7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86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322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7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0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5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21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59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21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22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08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229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8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41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3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1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07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</w:t>
            </w:r>
            <w:r w:rsidR="000316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9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1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1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02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82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28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0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2,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1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9,6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4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207F8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0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9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43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31621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575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57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39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97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459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14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54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16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763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0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7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3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8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6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178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08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520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95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3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59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5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234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6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9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56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75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8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5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2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86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8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05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82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805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27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56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229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75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4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1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  <w:r w:rsidR="00410B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7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0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62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8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85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095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9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45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4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8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5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45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3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06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73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3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97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89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77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6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2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7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1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21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3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5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72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00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3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29</w:t>
            </w:r>
            <w:r w:rsidR="00652C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6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9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85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88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,86E-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1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72E-0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3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2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9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5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6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79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9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9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6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07</w:t>
            </w:r>
            <w:r w:rsidR="00652C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08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47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8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1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6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7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69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3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2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4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6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75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7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8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68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783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5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2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7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67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3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85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5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53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3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48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518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1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9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80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62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</w:t>
            </w:r>
            <w:r w:rsidR="00652C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52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1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2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7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829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9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75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8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9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264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1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59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1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26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6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87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2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08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06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6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6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2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94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7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9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4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66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72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3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56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074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7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80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43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8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641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2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312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4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3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45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,014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16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5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65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86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8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53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71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4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07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2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10BCA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46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4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2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52C4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71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976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3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033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3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454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7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10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9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1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269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6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1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90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948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34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5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4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44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8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3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88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9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150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16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20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36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7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6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94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5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07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87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16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6,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9,5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6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5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91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58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49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</w:t>
            </w:r>
            <w:r w:rsidR="00623C4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3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5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644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02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4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9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4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348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4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85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87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1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16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3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1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87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537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24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0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4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21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4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8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1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28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43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3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5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67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8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3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05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93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649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9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47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7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7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53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33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3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5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1</w:t>
            </w:r>
            <w:r w:rsidR="00623C4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5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5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75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50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4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43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4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1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82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3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2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38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989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7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8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2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18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92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64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71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7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1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2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5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00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</w:t>
            </w:r>
            <w:r w:rsidR="00F16F5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0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58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4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6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2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8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44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88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4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08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5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82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7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5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7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79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0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</w:t>
            </w:r>
            <w:r w:rsidR="00F16F5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3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5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73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94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5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1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1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3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66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3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8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3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8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32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5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0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8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09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550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9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3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4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8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75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30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2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3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50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37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8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8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13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13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19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6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7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0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4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23C40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59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1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2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16F5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47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97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5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0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2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041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66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6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2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</w:t>
            </w:r>
            <w:r w:rsidR="004638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7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3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79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09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9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26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00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70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4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0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3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39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88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904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32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51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4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0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8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,429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0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933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9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46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624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8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4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27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91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4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46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51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08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8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8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93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2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0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32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54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8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071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9</w:t>
            </w:r>
            <w:r w:rsidR="006A01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27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1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6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6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3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9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170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7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4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18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737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8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6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23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52</w:t>
            </w:r>
            <w:r w:rsidR="006A01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7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26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42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87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119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70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011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0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1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3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95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1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6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9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00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9</w:t>
            </w:r>
            <w:r w:rsidR="004638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66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36,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24,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24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72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18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93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25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3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08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14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85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9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63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59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49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5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96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70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9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19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106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54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510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74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71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6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510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3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9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68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,558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53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6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1,43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9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42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22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88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598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8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1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12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352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3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9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4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783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7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53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0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0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34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201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4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5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2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35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6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2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64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20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5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2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76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901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1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49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</w:t>
            </w:r>
            <w:r w:rsidR="006A01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5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6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90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6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9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75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09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1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3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7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57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46383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39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58</w:t>
            </w:r>
            <w:r w:rsidR="006A01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7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A01E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23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2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5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8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28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1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28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39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3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1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26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27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681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1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1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1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7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99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2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8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1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67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104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0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3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7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6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09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2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9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4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9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7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54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0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98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48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652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93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2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49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2</w:t>
            </w:r>
            <w:r w:rsidR="006D119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15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4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6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330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9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168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9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04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,034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3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43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6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8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6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</w:t>
            </w:r>
            <w:r w:rsidR="00C7426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7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2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7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13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6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91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0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618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8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9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3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61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436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67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071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0</w:t>
            </w:r>
            <w:r w:rsidR="00C7426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3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6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,377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22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,264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4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0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96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,337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4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5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50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43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2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2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</w:t>
            </w:r>
            <w:r w:rsidR="00C7426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17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40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3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11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6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75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47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78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21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22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6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41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4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</w:t>
            </w:r>
            <w:r w:rsidR="00C7426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,349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4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39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0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056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8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6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5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04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608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6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8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4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51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0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,3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6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197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9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265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44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3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344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2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4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79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36E-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</w:t>
            </w:r>
            <w:r w:rsidR="00C7426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2,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1,0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8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70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23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661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0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94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8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44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64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087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05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2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9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69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44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85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1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1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9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14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0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15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05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146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2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6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12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1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308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1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1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8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5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2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1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,367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4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20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2,95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6D11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44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24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84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47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939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8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2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4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3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69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411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2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2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69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45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4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79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20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718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40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8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46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67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5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7</w:t>
            </w:r>
            <w:r w:rsidR="00F41F9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7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43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79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2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39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2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178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26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,3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2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432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7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01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29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1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2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7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7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99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3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24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6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2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490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2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0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7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06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3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2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4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</w:t>
            </w:r>
            <w:r w:rsidR="00F41F9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02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22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7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3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01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9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4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0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88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5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60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58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133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1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39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5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6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24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5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8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35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126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9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2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93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36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4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71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79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2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5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5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06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4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2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44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8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378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4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,182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3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86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4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8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4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6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6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  <w:r w:rsidR="00F41F9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,526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735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9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83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8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79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6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74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6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26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71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757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917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364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8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0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9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,682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6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,06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0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12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,131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0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2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72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78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3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56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96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0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89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9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</w:t>
            </w:r>
            <w:r w:rsidR="00F41F9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7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0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24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37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50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3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1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05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7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58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0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3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807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7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5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1</w:t>
            </w:r>
            <w:r w:rsidR="00F41F9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913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294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3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3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5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0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9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</w:t>
            </w:r>
            <w:r w:rsidR="00C7426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2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90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4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346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3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445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2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5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325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74266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3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4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31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F41F9B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938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63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06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1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,06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2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8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46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194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2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97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99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201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27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0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54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58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14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1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4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0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3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73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46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02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604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1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8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3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57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9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50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2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5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9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60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2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396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50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01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79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035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9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7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4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88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513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23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2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7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058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  <w:r w:rsidR="003428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,612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4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10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195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33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3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42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95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1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5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80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71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2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3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9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68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15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,1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2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043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0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68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85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5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49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</w:t>
            </w:r>
            <w:r w:rsidR="003428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3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907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2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260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39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9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6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509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9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6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0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04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49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9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0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9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39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2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47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23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342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1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4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63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1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75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4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8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8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88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287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41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65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5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07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0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3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10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952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7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4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3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48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355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80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11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7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07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37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85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48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3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332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09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4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05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9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7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02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8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9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5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3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51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464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3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26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8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77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43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4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1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4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2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92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088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15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747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6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2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,535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33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,140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46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8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18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,683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3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3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64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42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</w:t>
            </w:r>
            <w:r w:rsidR="003428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1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9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5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4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88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51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9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69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26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691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7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9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92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000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3</w:t>
            </w:r>
            <w:r w:rsidR="003428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34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5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8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3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33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208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1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07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3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,370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2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4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9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7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86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478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5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8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79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24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463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07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887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1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08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65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929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9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7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</w:t>
            </w:r>
            <w:r w:rsidR="00CB38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06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111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61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69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67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1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73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8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2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77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408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5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11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41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602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98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863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74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1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51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86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6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66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4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0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3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29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5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446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664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474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1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47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8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716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1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0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3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96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7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6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86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65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703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2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</w:t>
            </w:r>
            <w:r w:rsidR="0034289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3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13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34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3012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9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2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1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95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474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0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805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8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0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766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0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79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7</w:t>
            </w:r>
            <w:r w:rsidR="00CB38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5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40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48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5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8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0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759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9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2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4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9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986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94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1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4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9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43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63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93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4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44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5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4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77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  <w:r w:rsidR="000E551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46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5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03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0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4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45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398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9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42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127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87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3471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7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403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25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1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046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4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3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3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72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513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3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3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90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06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320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9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0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788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84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764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5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4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3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50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327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0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2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95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418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4195</w:t>
            </w:r>
          </w:p>
        </w:tc>
      </w:tr>
      <w:tr w:rsidR="000E5517" w:rsidRPr="001E5F6F" w:rsidTr="00CD61A8">
        <w:trPr>
          <w:trHeight w:val="314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1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342895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9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CB38C2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37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1E5F6F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E5F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  <w:r w:rsidR="00CB38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,00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59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19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E5F6F" w:rsidRPr="001E5F6F" w:rsidRDefault="000E5517" w:rsidP="001E5F6F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2014</w:t>
            </w:r>
          </w:p>
        </w:tc>
      </w:tr>
    </w:tbl>
    <w:p w:rsidR="00DD0AD4" w:rsidRDefault="00DD0AD4" w:rsidP="001E5F6F">
      <w:pPr>
        <w:spacing w:line="48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:rsidR="00341901" w:rsidRPr="001E5F6F" w:rsidRDefault="00341901" w:rsidP="001E5F6F">
      <w:pPr>
        <w:spacing w:line="48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1E5F6F">
        <w:rPr>
          <w:rFonts w:ascii="Times New Roman" w:hAnsi="Times New Roman" w:cs="Times New Roman"/>
          <w:sz w:val="24"/>
          <w:szCs w:val="24"/>
        </w:rPr>
        <w:lastRenderedPageBreak/>
        <w:t>Lampiran 5</w:t>
      </w:r>
    </w:p>
    <w:p w:rsidR="00341901" w:rsidRPr="00C84D13" w:rsidRDefault="00341901" w:rsidP="00341901">
      <w:pPr>
        <w:pStyle w:val="ListParagraph"/>
        <w:spacing w:line="480" w:lineRule="auto"/>
        <w:ind w:left="709" w:hanging="709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84D13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ulasi Risiko Litigasi </w:t>
      </w:r>
    </w:p>
    <w:tbl>
      <w:tblPr>
        <w:tblW w:w="7812" w:type="dxa"/>
        <w:tblInd w:w="93" w:type="dxa"/>
        <w:tblLook w:val="04A0"/>
      </w:tblPr>
      <w:tblGrid>
        <w:gridCol w:w="960"/>
        <w:gridCol w:w="960"/>
        <w:gridCol w:w="2064"/>
        <w:gridCol w:w="1985"/>
        <w:gridCol w:w="1843"/>
      </w:tblGrid>
      <w:tr w:rsidR="00DD79DA" w:rsidRPr="00DD79DA" w:rsidTr="00884344">
        <w:trPr>
          <w:trHeight w:val="315"/>
          <w:tblHeader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ahun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20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DD79DA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Total </w:t>
            </w:r>
            <w:r w:rsidRPr="00DD79DA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</w:rPr>
              <w:t>Debt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DD79DA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Total </w:t>
            </w:r>
            <w:r w:rsidRPr="00DD79DA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</w:rPr>
              <w:t>Equity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DD79DA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DER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645483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61272128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386453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5642038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743203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6062827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540135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97288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2985290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384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26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86693799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09017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15632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279633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128106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735194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3000660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3637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8588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2278401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8696850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78477480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11398368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653568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815097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38311130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31939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7703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7734338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6575262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986112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77817333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621003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512967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386693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580691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646878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97623294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856653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8466225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3837814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1321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7774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633435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3364819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167137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5,8173077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5183E+1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0166702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2,192045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275131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491868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2560725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007230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0148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71477859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93553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54303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300109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36184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93563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917853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8122350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110986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5892471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99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66234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24207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236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743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320696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29904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40970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940047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39179054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0902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384307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19097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01315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7641876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74537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63038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005645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40138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71192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163980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0662174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9050885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03941025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2275E+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17340165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3209324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77300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48126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00459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3415296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7019333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5575274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91733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78543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5982367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2436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55240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043034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71826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65997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6376410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342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044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0816842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73305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49135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8730195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08516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62918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980009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941338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59719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172193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555E+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81193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7039510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376E+1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86597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5712558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098392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536850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8358750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384382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774433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7054613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97639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23867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2997423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98396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33166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5376478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sz w:val="24"/>
                <w:szCs w:val="24"/>
              </w:rPr>
              <w:t>5663652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sz w:val="24"/>
                <w:szCs w:val="24"/>
              </w:rPr>
              <w:t>12734538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sz w:val="24"/>
                <w:szCs w:val="24"/>
              </w:rPr>
              <w:t>0,44474741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206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sz w:val="24"/>
                <w:szCs w:val="24"/>
              </w:rPr>
              <w:t>169787085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sz w:val="24"/>
                <w:szCs w:val="24"/>
              </w:rPr>
              <w:t>23154944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sz w:val="24"/>
                <w:szCs w:val="24"/>
              </w:rPr>
              <w:t>0,73326492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206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732121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972906417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853088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9355918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2964934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6310762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463010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699550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3,2912722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729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76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22469508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05928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68197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2043963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193184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602030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0888674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2252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9162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6538812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1014762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635100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,9089774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320932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56038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2382962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74518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23738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0,3081203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8523035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4862641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8592108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424761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755253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574676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841343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716797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3720276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8346418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5376441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828556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0344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519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092276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268169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607993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4,4914879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3587E+1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21305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0,1881659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825127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22181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2064609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404334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51541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22876082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58234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586072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061797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65087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10441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298204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2068308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50223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6065706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082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233461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242432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052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813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802285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43369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61989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544028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83546999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0959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018663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99723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88237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3822230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47462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230434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458099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22958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787386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800344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5811380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0267204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67925336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0751E+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97548394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1681425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52663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254134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695721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9312899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8691287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97467870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04026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32303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155136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8749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9998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329752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68238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25568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5686743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684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853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4682555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26973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22805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176926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10145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67991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443210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79059E+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80289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2268163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06304E+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1936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3040700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0557E+1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2421E+1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818072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205195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459115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6477943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353860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479942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9278705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82230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19969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3849706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012415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53924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6117571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24677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989067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193813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17550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3442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8129845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9740962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33579684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303675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1401926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92683133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0878305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494308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5026759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,42505988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007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98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,0555778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97834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71523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77251542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091392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684226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1956352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5806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0269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4100869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0316209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361184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75751009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279355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807033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726329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27288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53407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,66368992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2157096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1796222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,30529781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429429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080413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984878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2258370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151100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52789622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7349703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1329384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3802594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5712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0020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423762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565910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78655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52634392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4949E+1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58829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,21382020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523371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581291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1981620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401150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34743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69950207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50240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848679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0464635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04163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40120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8230971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4276857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271841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5585911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176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368154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252067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294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6978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768126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55848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70673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243494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98995748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27697919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344852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25551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41080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7068948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32880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418125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723232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32120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138735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863619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6513243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8726130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78616034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68417764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58114766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6167073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33836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398773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756474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3738245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018907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7955782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31575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57875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011403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0323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26969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57642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50322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41122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1027595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445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113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90684448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34891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175522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044829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41891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68407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4985833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84415E+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05957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3959930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42431E+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89535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950257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50168E+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58219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9159868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266387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721353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4721790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625932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562387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2758640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84300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63454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7389733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653437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46424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0086638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82086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027933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3096408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385533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116494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67558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9295021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63864140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543533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34218483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6686134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2668531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443101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29523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89464694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789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05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90203656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26427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23460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25009949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9007990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347150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4882997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3371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8339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1179747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9287009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993567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26131928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895996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908016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6441782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0596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687312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,32242057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1499410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7983976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,40520547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525556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426303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4573328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134021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057097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21252117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8086438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3810868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7028469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2833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7669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0260318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326778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610199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4029879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698E+1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,45971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,24832455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237915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826701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7895074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091056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93720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3890717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41844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958351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866966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29974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80154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0666611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7038884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457742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5788125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54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568857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28277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457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446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697438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97146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338307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307750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16348977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63200144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755804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041479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52250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72477735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88689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564039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193609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2546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18808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910862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5029209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5624629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42879615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80196745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163810003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,91178691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88279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229895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0975565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3941227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3430088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7984761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32733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32822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00100668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7522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42282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661501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49634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61858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7316568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848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256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9237967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73879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270129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7056383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1345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26743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486365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18355E+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3002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8995750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7067E+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84446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9117875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0177E+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73801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6537800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271018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550560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5127955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050056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413988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0266800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57695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05883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205959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550130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432269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9778120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36265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031765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7183987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250504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523868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58891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0661658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7519447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2673148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2721654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55635627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988842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955516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670634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5386476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258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21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,7880484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02236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9099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17499787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811814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556733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8495674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2985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5171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1488559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9591229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263802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8489241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817124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155377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8000455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56384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249054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29269005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6016452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14995128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96544371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123928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940027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439457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071833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37314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6948565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113203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8891032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252953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2187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4094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2163356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244354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217446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98077122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2384E+1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6817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,93658035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428322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943454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2867007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496589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01011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785713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90559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479661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653897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91190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97845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9785864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2640546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729739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02826398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280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996418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158038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233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629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906852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43772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25055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006012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03906574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36505406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2217713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346005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78409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73819039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75292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822017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654514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05379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680526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26818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8743799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1338496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86310868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58844304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98236610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,07336358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06113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904772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095332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7854754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5543885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4919379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26422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39150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975660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1755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93919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2018281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70230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63892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2400921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824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144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8866228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39745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324658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211891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040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54064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663108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88703E+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56449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94699453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17228E+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64558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190591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41406E+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47212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8144950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863439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092288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2741883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095762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091416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5326303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75751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00375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474832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965119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491270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833666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96772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037604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328206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89903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041435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902323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5190996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39030955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967810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20962082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29896511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8059638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652965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122030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2633087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038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08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45347081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54086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0564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15099778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794305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557769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5101872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2862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5496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3528643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7734059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644668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53385248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080581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6290637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0640606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54195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435488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99311000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3164703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22480440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98533499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264388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085271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8045395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030211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565618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15817878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5986343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5020925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983588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1887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7813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4899699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460887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896697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6894003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6837E+1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14816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0,1759963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270289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632404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2081544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005281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53026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1931610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395084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067075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4418458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85719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51989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65217996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0776343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371366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17723211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252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224845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226587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468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155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673090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26165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92065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624575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54977671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963095500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5281991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143219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19500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8200560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73677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998366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870747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321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910698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045385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5454767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2933646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62353824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07962691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8152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258253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35901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061056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6125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2602434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8492455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8649053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58517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01200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1444503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86997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25372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940851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03404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82087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9102276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251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022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4722872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46889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511725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628479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2618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14444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008134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13262E+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84312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7920994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3793E+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17848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586359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17496E+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1965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85674829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176244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744756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238041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387655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422532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2247467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19086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06551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794798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460914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085718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5744670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270469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261269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2326014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11589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39656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354090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2860861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58023451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8115545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03279726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15481077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6674261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656850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39828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96044554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849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23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38909059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9510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71387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259238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407126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620886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0791018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5496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2862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6001420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6953870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1850826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234834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5016831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9529054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7738563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26722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627516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76087254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9084912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28495657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7049985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386303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410824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5644822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1485917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622823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131593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3919593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9198398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4947003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5672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172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3957878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940411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492629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1942013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9327E+1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,98064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,24889378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084216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824463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2256631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0136618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78378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8179371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653335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9227250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876477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493282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35716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924731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5369807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4017396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81645922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65569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952428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6083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989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5028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37425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24554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293914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430026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9714E+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87811337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3176787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460931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15134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58848974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2820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026576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488897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88524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6108629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371353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843865016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4751932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,6671197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03523777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93998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0567432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84593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864230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0242241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5308917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41770638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90453017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98028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65148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7250529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44316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91604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865177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14578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55779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3232519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842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799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0146984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448943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305563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5786206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42147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56679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153505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44435E+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23114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230850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5957E+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169E+1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319916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4088E+1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95151E+1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796453118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989037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406957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4764805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5619264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3710293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22510526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550940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83070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08834774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7105862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2199605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02708113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435340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0477774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36154129</w:t>
            </w:r>
          </w:p>
        </w:tc>
      </w:tr>
      <w:tr w:rsidR="00DD79DA" w:rsidRPr="00DD79DA" w:rsidTr="00DD79DA">
        <w:trPr>
          <w:trHeight w:val="31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2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837309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5608427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DD79DA" w:rsidRPr="00DD79DA" w:rsidRDefault="00DD79DA" w:rsidP="00DD79DA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79D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7451649</w:t>
            </w:r>
          </w:p>
        </w:tc>
      </w:tr>
    </w:tbl>
    <w:p w:rsidR="001B6639" w:rsidRDefault="001B6639" w:rsidP="001B6639">
      <w:pPr>
        <w:spacing w:line="480" w:lineRule="auto"/>
        <w:ind w:left="0" w:firstLine="0"/>
        <w:rPr>
          <w:rFonts w:ascii="Times New Roman" w:hAnsi="Times New Roman" w:cs="Times New Roman"/>
          <w:sz w:val="24"/>
          <w:szCs w:val="24"/>
        </w:rPr>
      </w:pPr>
    </w:p>
    <w:p w:rsidR="001B6639" w:rsidRDefault="001B6639" w:rsidP="001B6639">
      <w:pPr>
        <w:spacing w:line="48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Lampiran 6</w:t>
      </w:r>
    </w:p>
    <w:p w:rsidR="001B6639" w:rsidRPr="00C84D13" w:rsidRDefault="001B6639" w:rsidP="001B6639">
      <w:pPr>
        <w:spacing w:line="480" w:lineRule="auto"/>
        <w:ind w:left="0" w:firstLine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C84D13">
        <w:rPr>
          <w:rFonts w:ascii="Times New Roman" w:hAnsi="Times New Roman" w:cs="Times New Roman"/>
          <w:b/>
          <w:sz w:val="24"/>
          <w:szCs w:val="24"/>
        </w:rPr>
        <w:t>Tabulasi Konservatisme Akuntansi</w:t>
      </w:r>
    </w:p>
    <w:tbl>
      <w:tblPr>
        <w:tblW w:w="9598" w:type="dxa"/>
        <w:tblInd w:w="-408" w:type="dxa"/>
        <w:tblLook w:val="04A0"/>
      </w:tblPr>
      <w:tblGrid>
        <w:gridCol w:w="897"/>
        <w:gridCol w:w="950"/>
        <w:gridCol w:w="1748"/>
        <w:gridCol w:w="1536"/>
        <w:gridCol w:w="1661"/>
        <w:gridCol w:w="1536"/>
        <w:gridCol w:w="1270"/>
      </w:tblGrid>
      <w:tr w:rsidR="001B6639" w:rsidRPr="001B6639" w:rsidTr="00551D6E">
        <w:trPr>
          <w:trHeight w:val="315"/>
          <w:tblHeader/>
        </w:trPr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ahun</w:t>
            </w:r>
          </w:p>
        </w:tc>
        <w:tc>
          <w:tcPr>
            <w:tcW w:w="9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17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IO</w:t>
            </w:r>
          </w:p>
        </w:tc>
        <w:tc>
          <w:tcPr>
            <w:tcW w:w="15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DEP</w:t>
            </w:r>
          </w:p>
        </w:tc>
        <w:tc>
          <w:tcPr>
            <w:tcW w:w="16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CFO</w:t>
            </w:r>
          </w:p>
        </w:tc>
        <w:tc>
          <w:tcPr>
            <w:tcW w:w="15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A</w:t>
            </w:r>
          </w:p>
        </w:tc>
        <w:tc>
          <w:tcPr>
            <w:tcW w:w="12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CONACC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6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47830319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5128162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00919612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8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4685208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6173840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162329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83074071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13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95768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0777358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15009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237424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67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548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46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68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011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44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85880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424405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367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024650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69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7257134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07213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336267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863301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2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068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44187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552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2225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85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25571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426733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305697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0219370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8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01543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714210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946726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468666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00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27596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37492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5658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99643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95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9329529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332107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78233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1437903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1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989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017543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41782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133970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28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08918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592663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989923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227570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86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77682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2533252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55122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3322879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07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606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923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713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9095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48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4171482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158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931520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6197681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3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848877441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91708E+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62006683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5894E+1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6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98824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34993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02386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767000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3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8488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499392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24600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508712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60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97974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99662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91564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3365853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0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099370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95323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866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29747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86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0423072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8071372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02241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2233306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05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27433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9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1617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690343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10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070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379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522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979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72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7286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15772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65552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70875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1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97863050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25083287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70492533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3294E+1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30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096307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879063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14514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220412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45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11373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61296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07524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637575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94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977899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970459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67392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052060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72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704897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7031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82026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97130603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47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336203263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94295622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86921334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9449E+1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2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25885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26844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48941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725426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60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858391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2863099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554628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6395963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04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367027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88656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32309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770276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57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440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8774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2834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57677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32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34877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567978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494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37823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64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82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318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77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297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69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2671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83789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7240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5224413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36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217471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76419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4203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871435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62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07031677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43475E+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9548E+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79132E+1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16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828106173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59655352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725698496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36742E+1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1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679592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96291E+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26259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2419E+1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28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22154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4096887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34655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635243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73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58677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38945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99836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158815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8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8323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636671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31394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121506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96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1560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294163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57318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131562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75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42157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829822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01841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398191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36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293966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4280098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65435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133652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69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9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61381811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166650758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10063853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65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0460052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1469418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222458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82320853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87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0252286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187214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0695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763459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67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671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58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3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705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4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840047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16943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3991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74125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82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14792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99518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283626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1795214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5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643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0655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368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1414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74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274618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209742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2770751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9649862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4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901719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946843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194264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881314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87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53883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45172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471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50780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64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97937623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1898057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8443920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0509147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1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6914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210974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6302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180015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37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74730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436949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225979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558141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90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20770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0718622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501951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3722860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5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075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6907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545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5536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93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78109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1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80616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660175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27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2752E+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6364E+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83700771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1457E+1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1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10604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35531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771665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046938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30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0396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536554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37652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555876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37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74800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50105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10907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944307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78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76610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022988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1673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75529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69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163315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061368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572448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35705403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05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00482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2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901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265543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09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270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2537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897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58663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5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43997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13444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88514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505359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3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610901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28632049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018482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9795E+1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14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01786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438822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4607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87960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60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63570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643958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24515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077896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30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90952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683553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68158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010344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67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180877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92410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475398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6078585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7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335436065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6791632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3502336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3727E+1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0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30635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258697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97659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606797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88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77840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0641381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790446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0621611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10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044009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975208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6681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36330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89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4723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9929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1544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98748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78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11081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97622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3233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938073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19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3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368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20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830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50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9377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01425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48366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049778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53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305174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39974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6814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78137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46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92236343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06238E+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41547603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59348E+1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12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07800143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50369796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46329851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25664E+1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1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0947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67974E+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97591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3078E+1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28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53489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781917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94024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664311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56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36989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55461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68742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433802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77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7882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905408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04561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02200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72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11316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469316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41566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066340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87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81692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83388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942979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013745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24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985907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174028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69172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851972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59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3710957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4934169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53320646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0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9665282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21528198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4886403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94085059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49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0380393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758307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88617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467549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27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825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36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16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006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1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05474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32988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3472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69358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02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88806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622567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495221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1725618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7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754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0970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591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6075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67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821834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21670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0981989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0677393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4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430927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931945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190913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086389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18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37697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895628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161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73880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21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23992113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895935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113536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0360874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5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6533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858562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06922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509843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68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64330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778996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386682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8409471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72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74504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990908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644172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86790883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2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631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3585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475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5732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94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62289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82569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144565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3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38528E+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3057E+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13381702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9066E+1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3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54857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68238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68970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104663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32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54180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363727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54569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735893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16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20542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15927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90426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798919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08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24745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05927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2506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44283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42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86218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695163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029449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69952693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8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81184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2838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399330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2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875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729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489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4272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0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560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50849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2834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726522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03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095241094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21179684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2620970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7267E+1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2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538141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27148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4296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666632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45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31070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38374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22261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350926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56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674886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764820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05220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970856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91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837293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21228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172033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5239374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6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8297642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327552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886349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8265E+1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51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92866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71004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56240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132609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6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463866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6140887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897123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3927316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90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82984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47689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9561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89451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56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2111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4758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6778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172933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7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935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56863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6212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91444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73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16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846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49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559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43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43387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18051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66303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110414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98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408005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95920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13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102993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22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05508645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73051E+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48840152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90372E+1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80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58456769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22307953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18385675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31966E+1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6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956207276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76565E+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60963E+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90839E+1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8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40847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145398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2401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987741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44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08979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261432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22506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188319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5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0635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246628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33799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47755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60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45727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7245218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94319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399862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57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06319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41764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30823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510020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88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605718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996976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21615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502027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09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9715543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1840543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53159161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1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307727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2517238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797955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409046173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49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35632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517895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21466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072624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67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53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64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93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395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65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48290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859428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0930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49887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00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43656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41633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1172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5355140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88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500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2241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728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1710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71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7048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320547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831016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0280577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25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421127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090638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47667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8040123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03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33984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41768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40293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18648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73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648795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7771318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7669598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3515433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10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7397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704780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630705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951859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58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48059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004776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567376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8191119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01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65441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226938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750006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1897306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7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647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1932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579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0503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35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52704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96352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936977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1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948547983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77396E+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51363101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2383E+1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75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76585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85617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541324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064616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59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14217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574324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93476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384777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47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2258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908747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60182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700195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9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97295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55293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3521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10128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86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9243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268798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609271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1616306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47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90571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8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4887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572412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87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650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280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945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904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14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1435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73118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18635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635453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6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0393794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36292121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51175636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8795E+1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40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54669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828702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7765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097329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54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28755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843952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86070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252728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8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0816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904540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41079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813543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25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353304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64786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236339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0653839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4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793438004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697245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365939843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16386742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91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09842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88518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32742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018174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22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298119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4802084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058146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7371315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81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148916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25189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36710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65555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7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4039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7275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9647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09805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68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023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20618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3252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11493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30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32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2538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200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104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57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3740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79883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6036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044008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29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53067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00521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4486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38089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53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08627154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86468E+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31052902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5136E+1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72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3401711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811327002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13914365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71513E+1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1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87289E+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22187E+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5451E+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7557E+1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4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34863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333160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78385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821579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77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74570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41537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2709947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464045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28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3924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23591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59630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63578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33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52702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465099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09228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982399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09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46745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16745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53435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068031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23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684241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144064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2525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774372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93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6306351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3437792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78219447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6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6199731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2611937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6697297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68357281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68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50950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384597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0081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6261513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31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640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07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92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080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1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117245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02037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897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21335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49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04553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470787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68936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4368548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7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850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3943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643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8156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0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3735097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00465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753750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2855032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7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445987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670772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097500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1972502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91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62955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36602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0980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07330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37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6699130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251858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428414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021324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6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4789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144290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53184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063956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57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343637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075395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388382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4449753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80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789754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832548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757222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0023062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16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908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1197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392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6282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47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59285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7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479377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461800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1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65278306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73427E+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98494057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5567E+1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16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85655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42276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499002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371776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39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1178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532495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7536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297600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74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29231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42325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74464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870221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60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41161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36531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4752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890353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05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0344777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399032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268156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9370285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1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40082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48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27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021698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7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82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584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274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862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52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66801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059652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2846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8688283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5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2297292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175968462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1711263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5404E+1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88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69237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951316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5658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124415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64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46748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74412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61615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197310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4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497595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0716928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10617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485906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57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7730352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34431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819343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8274298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1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3917001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677433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38291054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60607693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36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53366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65594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35957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110885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58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1576781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14273958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687463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3398639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28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80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83335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4315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65572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03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0792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6361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1362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05675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80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8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81919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9417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34123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28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49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536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46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968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97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2341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88749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04496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664403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30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5249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4636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9345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84465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61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54219766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28527E+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3813E+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4515E+1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99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338661788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88140531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7640407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81786E+1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7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,22105E+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0654E+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639E+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8862E+1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5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27876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83286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01996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955728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15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80386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101762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1192034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187178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32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8509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325795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8056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376125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99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84556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8123528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10312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456389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95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52026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066668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58198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334376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89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493332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7012532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2519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031339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15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1473166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5804034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54221952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40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3500175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7838122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4455744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50858573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34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5648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812065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52189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774995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49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02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78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947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4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312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31107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3653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64650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55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89272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075088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78115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352074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3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2859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9710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3633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8693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30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337701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4526892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389380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2378728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04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6595734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4546437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1009093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3371219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4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86117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92194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64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18707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29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525293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738765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849809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684263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24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9225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452862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41926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349659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63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054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8681368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415353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3595830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30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533753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822778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695517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1007269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81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885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1151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419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3485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6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71438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1940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709395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6357584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8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24613E+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71295E+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183041817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5356E+1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9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402437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08320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351424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902693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1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290970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609579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4773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358308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82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28658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74713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950995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462159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31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15808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36579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4280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37708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93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31659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932894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508309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9147710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9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25600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4480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297365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8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539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576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771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6623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14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00352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368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8251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218230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48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4555773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257719682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9226793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9181E+1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90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65488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69828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1125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662719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50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56637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65893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27094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772043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1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14201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264807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66398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763908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81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60075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37207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296074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8388413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1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2308806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64136704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80811778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09168197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2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95648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704302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44003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396957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5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453413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47960458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270525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1094890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63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7777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72207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6521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59718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29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3688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32123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9507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123703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3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388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94475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7442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85492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40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95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768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963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273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60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9673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491292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46261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558615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36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80772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99068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8017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67062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08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33546646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8094E+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6689E+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9758E+1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69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9958E+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5616457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3404E+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5164E+1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32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3663E+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63041E+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6145E+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2946E+1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9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3237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50757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70313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921000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70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60740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66823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82757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810188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82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5932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641712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73946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925638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53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70257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716567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21032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546633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39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516432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07205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730810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531738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6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009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432030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8233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608151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49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992495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3359381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30884313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2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7905915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96696832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2881308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18760803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78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474031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749046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65017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296678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57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07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79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77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872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45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232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21733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6164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00897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13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37004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2125837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17592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3028012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3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3112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5199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6425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8230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38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666450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1620778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9365095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8804696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96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0160554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4693088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2963202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4545886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86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92804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80966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58542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99205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23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945245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824321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008275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589255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3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672464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3420612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24605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797127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96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63871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950861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916504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7108740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62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0353109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7258254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9223551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31179918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06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805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1477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6128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3608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1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73652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8348628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729892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9433040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1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82775E+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4878E+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441753091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95204E+1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89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590803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96929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978746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2908680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6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28329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979624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83248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992039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968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977210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85724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477600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880585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5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96138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21291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64441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0289993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41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077609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065107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2607544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9387204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4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54979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9308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917997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41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9934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124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2547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4017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9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05590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54609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73362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018469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40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3994162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0726E+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34009518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7592E+1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25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98822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3864915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4298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376066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72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939166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461602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31522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654777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10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58553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221146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52913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099387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04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141033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90469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643780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3190582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25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34589387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585E+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83242789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75033E+1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12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10097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50447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33317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948823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3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134254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8861804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6969987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94859813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33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941141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802180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18527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63176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03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7942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1005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52743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35920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90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601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18653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8622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703579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67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16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2812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24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642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963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83934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3392599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788357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050457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467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1261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474352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6276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708940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666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1135186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46096E+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2563E+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6755E+1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07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0288E+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6334833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19154E+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8285E+12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2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8089439932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19605E+1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3758E+11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3603E+11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471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7944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3330767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53024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395994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92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388535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408471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23923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9932955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13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296163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47589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036174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381644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562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11928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1195294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224806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9305467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489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9896019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079147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2485498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4831175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444</w:t>
            </w:r>
          </w:p>
        </w:tc>
      </w:tr>
      <w:tr w:rsidR="001B6639" w:rsidRPr="001B6639" w:rsidTr="00551D6E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109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9230833</w:t>
            </w:r>
          </w:p>
        </w:tc>
        <w:tc>
          <w:tcPr>
            <w:tcW w:w="16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923005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9445736</w:t>
            </w: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B6639" w:rsidRPr="001B6639" w:rsidRDefault="001B6639" w:rsidP="001B6639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B66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184</w:t>
            </w:r>
          </w:p>
        </w:tc>
      </w:tr>
    </w:tbl>
    <w:p w:rsidR="003F4659" w:rsidRPr="006D38C7" w:rsidRDefault="003F4659" w:rsidP="006D38C7">
      <w:pPr>
        <w:spacing w:line="480" w:lineRule="auto"/>
        <w:ind w:left="0" w:firstLine="0"/>
        <w:rPr>
          <w:rFonts w:ascii="Times New Roman" w:hAnsi="Times New Roman" w:cs="Times New Roman"/>
          <w:i/>
          <w:sz w:val="24"/>
          <w:szCs w:val="24"/>
        </w:rPr>
      </w:pPr>
    </w:p>
    <w:p w:rsidR="003F4659" w:rsidRDefault="003F4659" w:rsidP="003F4659">
      <w:pPr>
        <w:pStyle w:val="ListParagraph"/>
        <w:spacing w:line="480" w:lineRule="auto"/>
        <w:ind w:left="709" w:hanging="709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Lampiran 7</w:t>
      </w:r>
    </w:p>
    <w:p w:rsidR="00FA3C06" w:rsidRPr="00C84D13" w:rsidRDefault="003F4659" w:rsidP="003F4659">
      <w:pPr>
        <w:pStyle w:val="ListParagraph"/>
        <w:spacing w:line="480" w:lineRule="auto"/>
        <w:ind w:left="709" w:hanging="709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84D13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ulasi SPSS </w:t>
      </w:r>
      <w:r w:rsidRPr="00C84D13">
        <w:rPr>
          <w:rFonts w:ascii="Times New Roman" w:hAnsi="Times New Roman" w:cs="Times New Roman"/>
          <w:b/>
          <w:i/>
          <w:sz w:val="24"/>
          <w:szCs w:val="24"/>
          <w:lang w:val="en-US"/>
        </w:rPr>
        <w:t>Debt Covenant</w:t>
      </w:r>
      <w:r w:rsidRPr="00C84D13">
        <w:rPr>
          <w:rFonts w:ascii="Times New Roman" w:hAnsi="Times New Roman" w:cs="Times New Roman"/>
          <w:b/>
          <w:sz w:val="24"/>
          <w:szCs w:val="24"/>
          <w:lang w:val="en-US"/>
        </w:rPr>
        <w:t xml:space="preserve">, </w:t>
      </w:r>
      <w:r w:rsidRPr="00C84D13">
        <w:rPr>
          <w:rFonts w:ascii="Times New Roman" w:hAnsi="Times New Roman" w:cs="Times New Roman"/>
          <w:b/>
          <w:i/>
          <w:sz w:val="24"/>
          <w:szCs w:val="24"/>
          <w:lang w:val="en-US"/>
        </w:rPr>
        <w:t>Political Cost</w:t>
      </w:r>
      <w:r w:rsidRPr="00C84D13">
        <w:rPr>
          <w:rFonts w:ascii="Times New Roman" w:hAnsi="Times New Roman" w:cs="Times New Roman"/>
          <w:b/>
          <w:sz w:val="24"/>
          <w:szCs w:val="24"/>
          <w:lang w:val="en-US"/>
        </w:rPr>
        <w:t xml:space="preserve">, </w:t>
      </w:r>
      <w:r w:rsidRPr="00C84D13">
        <w:rPr>
          <w:rFonts w:ascii="Times New Roman" w:hAnsi="Times New Roman" w:cs="Times New Roman"/>
          <w:b/>
          <w:i/>
          <w:sz w:val="24"/>
          <w:szCs w:val="24"/>
          <w:lang w:val="en-US"/>
        </w:rPr>
        <w:t>Financial Distress</w:t>
      </w:r>
      <w:r w:rsidRPr="00C84D1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dan Risiko Litigasi Terhadap Konservatisme Akuntansi</w:t>
      </w:r>
    </w:p>
    <w:tbl>
      <w:tblPr>
        <w:tblW w:w="9824" w:type="dxa"/>
        <w:tblInd w:w="-648" w:type="dxa"/>
        <w:tblLook w:val="04A0"/>
      </w:tblPr>
      <w:tblGrid>
        <w:gridCol w:w="897"/>
        <w:gridCol w:w="1045"/>
        <w:gridCol w:w="1701"/>
        <w:gridCol w:w="1561"/>
        <w:gridCol w:w="1417"/>
        <w:gridCol w:w="1560"/>
        <w:gridCol w:w="1643"/>
      </w:tblGrid>
      <w:tr w:rsidR="00F62D44" w:rsidRPr="00805584" w:rsidTr="00EE67FF">
        <w:trPr>
          <w:trHeight w:val="315"/>
          <w:tblHeader/>
        </w:trPr>
        <w:tc>
          <w:tcPr>
            <w:tcW w:w="8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ahun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E34C96">
            <w:pPr>
              <w:spacing w:after="0"/>
              <w:ind w:left="0" w:firstLine="0"/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4"/>
                <w:szCs w:val="24"/>
              </w:rPr>
              <w:t xml:space="preserve">Debt Covenant </w:t>
            </w:r>
          </w:p>
        </w:tc>
        <w:tc>
          <w:tcPr>
            <w:tcW w:w="15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E34C96">
            <w:pPr>
              <w:spacing w:after="0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4"/>
                <w:szCs w:val="24"/>
              </w:rPr>
              <w:t>Political Cost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4"/>
                <w:szCs w:val="24"/>
              </w:rPr>
              <w:t>Financial Distress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isiko Litigasi</w:t>
            </w:r>
          </w:p>
        </w:tc>
        <w:tc>
          <w:tcPr>
            <w:tcW w:w="16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F62D44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nsevatisme Akuntansi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6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330826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5570199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,022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386453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8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995941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485219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82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6062827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13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6047200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341088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0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2985290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67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2955333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7071963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088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86693799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44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689444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7589121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6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279633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69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744543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9690573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93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3000660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2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954418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6907310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17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2278401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85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9767921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8553753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861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11398368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8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7185156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5305140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51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38311130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00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6120035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0495654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170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7734338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95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2629751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3746858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7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77817333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1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963485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7592011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58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386693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28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5665616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5980151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42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97623294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86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2475116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5267142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17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3837814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07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334449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2484394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258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633435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48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6748864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7833979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200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5,8173077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3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938722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7785230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21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2,192045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6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854453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7495313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494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2560725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3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8790096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9219839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0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71477859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60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015558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839843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567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300109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0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5528361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3619649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53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917853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86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331826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6611530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26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5892471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05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24201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5664277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80,406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24207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10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992891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00595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68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320696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72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486095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4076841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793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940047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1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462345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,8782557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107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384307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30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840157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2191070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59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7641876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45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263342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5723348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203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005645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94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336419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3781925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88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163980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72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5243910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034023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69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03941025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47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200742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,1589445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79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3209324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2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009745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8076713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775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00459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60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6523697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218102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34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5575274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04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5748759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876222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90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5982367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57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195707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7374226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095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043034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32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2459138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6082597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32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6376410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64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6442756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3148194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57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0816842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69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000014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7937907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935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8730195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36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766065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5922307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00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980009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62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63261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6099327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72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172193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16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133924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1796309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60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7039510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1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302039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,5165196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1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5712558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28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909819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1369125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02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8358750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73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520251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3822819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80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7054613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8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354421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6130769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78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2997423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96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308932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433751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98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5376478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75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sz w:val="24"/>
                <w:szCs w:val="24"/>
              </w:rPr>
              <w:t>0,30783748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sz w:val="24"/>
                <w:szCs w:val="24"/>
              </w:rPr>
              <w:t>19,03034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772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sz w:val="24"/>
                <w:szCs w:val="24"/>
              </w:rPr>
              <w:t>0,44474741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36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sz w:val="24"/>
                <w:szCs w:val="24"/>
              </w:rPr>
              <w:t>0,42305415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sz w:val="24"/>
                <w:szCs w:val="24"/>
              </w:rPr>
              <w:t>19,8103108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74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sz w:val="24"/>
                <w:szCs w:val="24"/>
              </w:rPr>
              <w:t>0,73326492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69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845872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4380028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,321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853088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65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326235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5460252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712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6310762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87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8135854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1744520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199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3,2912722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67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7841494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6978836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59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22469508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4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7953233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3771598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354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2043963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82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3745609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9993449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74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0888674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5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95393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7345114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46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6538812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74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225345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306518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59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,9089774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4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989626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6053975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902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2382962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87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517916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9508019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358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0,3081203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64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8667995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329737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008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8592108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1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366737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8114653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82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574676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37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1263593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6673105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03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3720276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90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889185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7302117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37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828556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5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143397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3955956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975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092276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93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7412080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4443475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140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4,4914879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27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0883564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7394885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375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0,1881659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1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510878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1964283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322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2064609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30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352410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9834843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21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22876082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37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839004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945525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229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061797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78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277924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1690771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99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298204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69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331334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2274828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82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6065706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05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241846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7032656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9,684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242432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09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479274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1220116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575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802285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5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643156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4699812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459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544028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3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045324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,7971556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763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018663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14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232178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1281232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8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3822230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60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93013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8955410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520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458099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30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752949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2965803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234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800344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67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2820572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364354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56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67925336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7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4498901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,1774175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86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1681425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0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6396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7286651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805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695721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88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2597912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8566711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229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97467870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10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813038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7381398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7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155136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89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237083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9059838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095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329752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78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297763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5028406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45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5686743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19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9116832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4619118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73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4682555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50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0113073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8294589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77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176926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53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4829309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4284640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21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443210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46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359643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5895194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00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2268163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12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2210127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3103528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85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3040700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1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9516571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,3394405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3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818072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28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374354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189927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79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6477943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56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152598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76703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47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9278705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77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968459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5606339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69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3849706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72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955431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0121461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75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6117571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87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670176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1632724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783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193813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24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522160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6400929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85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8129845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59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236308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5873624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518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303675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0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218616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7160362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62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0878305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49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9196569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0590471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829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,42505988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27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7147386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7658741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264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,0555778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1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3492487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2662884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26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77251542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02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904259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9198651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08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1956352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7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061870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7700625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94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4100869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67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7109265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859777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66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75751009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4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081622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8637787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074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726329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18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3048544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8714400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641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,66368992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21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0254459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7178532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,014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,30529781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5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397733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8440262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86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984878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68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7914688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8922443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71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52789622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72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5317765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9431486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46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3802594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2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665030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5484620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976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423762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94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8271643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4105334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454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52634392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3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372837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7178275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269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,21382020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3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4951225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3680849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948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1981620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32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2969335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1005346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44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69950207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16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988085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9639557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150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0464635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08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893028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0415094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94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8230971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42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286140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234446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87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5585911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8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251433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635738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9,544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252067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2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781300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1820463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58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768126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0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0592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5799487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644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243494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03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488796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,7155126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348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344852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2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8461118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8696287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16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7068948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45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430071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9717415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537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723232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56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50177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2949344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21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863619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91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3588017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3819497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28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78616034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6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9023045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,7222692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67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6167073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51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674106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8349476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649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756474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6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670228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7950875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53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7955782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90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543284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6667163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5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011403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56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694572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0007440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50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57642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7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715127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4508427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82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1027595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73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5598434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2277876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989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90684448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43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055798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0683290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92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044829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98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47797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1988237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5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4985833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22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009662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6213467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58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3959930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80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159253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4470573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44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950257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6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9789107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,277278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82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9159868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8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153221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3226052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79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4721790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44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7037040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0338779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94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2758640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5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15266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5293338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66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7389733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60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8348369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2708257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32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0086638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57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686571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3171776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550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3096408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88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762790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4323553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75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67558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09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205343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5872703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37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543533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1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978468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7870793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13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2668531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49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8757282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031570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0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89464694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67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7345034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8047772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47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90203656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65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471139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16577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041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25009949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00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004659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9492464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2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4882997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88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806193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7919644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09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1179747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71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6228397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323566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70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26131928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25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560193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9685935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904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6441782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03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3058523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4838425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,429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,32242057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73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1576489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2150030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624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,40520547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10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7369407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1245531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91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4573328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58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261246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8903986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51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21252117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01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5952660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367134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93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7028469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7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7440432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7331736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54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0260318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35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4382291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336676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27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4029879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1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0785101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7477597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170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,24832455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75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4106351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4756325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737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7895074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59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125388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1328840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52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3890717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47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60810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9180735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119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866966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9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406230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9280434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95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0666611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86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08055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086793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00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5788125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47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28269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6496005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24,640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28277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87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845739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0053380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93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697438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14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094403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654602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14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307750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6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777804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,7258386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59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755804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40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3152757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8323750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701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72477735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54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353378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0757484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510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193609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8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204538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2006266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510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910862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25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7420500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5161144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68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42879615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4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0359189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7691878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1,437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,91178691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91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649881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8918196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598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0975565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22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137419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7211872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12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7984761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81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0004025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0873812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783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00100668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7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409191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0773712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201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661501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68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984180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4022169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35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7316568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30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1425403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2195699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20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9237967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57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998871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0109093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901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7056383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29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734261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9646730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90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486365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53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5397415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8552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09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8995750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72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938958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4934970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57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9117875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1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818686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,1471749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23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6537800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4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249940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3496129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28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5127955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77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8379601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2685691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39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0266800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28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181459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530752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681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205959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33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330586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2954158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99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9778120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09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057825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3396890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104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7183987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23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339006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327905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09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58891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93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526328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7573624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54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2673148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6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499263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6509105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652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988842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68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2319104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6333997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49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5386476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31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2180198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7960846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330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,7880484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1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0676320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4321783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,034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17499787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49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305239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0186820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6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8495674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97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076108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6689240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13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1488559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0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613136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9554033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618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8489241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7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808639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2055222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436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8000455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91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7358063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1853307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,377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29269005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37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3579316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8278179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,337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96544371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6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075023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12659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43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439457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57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2935349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6973835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40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6948565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80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621609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843015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75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252953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16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535051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8387549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22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2163356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47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493405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6006664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49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98077122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1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5402758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6851977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056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,93658035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16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7057033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5171241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608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2867007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39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498909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2225747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51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785713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74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803970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0275197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197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653897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60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2205689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8024620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344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9785864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05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5175410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97422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79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02826398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1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157789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8920396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1,063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158038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7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95763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9627479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661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906852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52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484233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5039945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087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006012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5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8785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,9458037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44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2217713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88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3249088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7660005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9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73819039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64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043622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0193694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146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654514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4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528881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0877870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308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26818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57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9681162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4952889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2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86310868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1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2537640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0413017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2,952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,07336358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36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599499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8335110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939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095332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58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771911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7426901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69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54919379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28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168047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0446150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69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975660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03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9586529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9959263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718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2018281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80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919224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3805608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67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2400921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28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306353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1800434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79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8866228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97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04200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9313705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178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211891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30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811630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704155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432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663108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61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606712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9275277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29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94699453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99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975657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5052154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99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190591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7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5295244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8845911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490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8144950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5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278007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3070793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06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2741883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15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2310559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4643290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02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5326303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32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787576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4576033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01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474832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99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4199172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5010064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88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833666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95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70816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3889708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133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328206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89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266080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2105615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24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902323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15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462676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8820612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126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967810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40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936858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8806315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36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8059638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34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3320666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6953448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5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2633087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49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9421874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8198248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44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45347081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4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5909406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3314196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,182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15099778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55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7465247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6756717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4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5101872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3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236949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8419383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735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3528643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30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4695093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1639980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79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53385248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04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454121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6126835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757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0640606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4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0693779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00132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,682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99311000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29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1488327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9112733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,131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98533499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24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933567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1496718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78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8045395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63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3761432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2154945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96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15817878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30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854917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8252300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35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983588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81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5224205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7944211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37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4899699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26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7787027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7849025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05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6894003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8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0897999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6831913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807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0,1759963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9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1843936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535763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294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2081544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1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585388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2252936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9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1931610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82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605455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5893018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346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4418458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31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261909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7149970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325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65217996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93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060703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292925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938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17723211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9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861608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0248527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,063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226587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8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88795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3260795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194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673090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14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163466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6996926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201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624575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48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601031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,6590391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58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5281991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90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4240119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7327665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3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8200560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50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402871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3673859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604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870747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1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803053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9952644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576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045385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81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8371542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4609006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5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62353824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1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993434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,0811493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396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258253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2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24594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9151914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035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6125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5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264852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7396276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88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8649053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63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059210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9836814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058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1444503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29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859253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402459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195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940851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53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4359214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4224996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95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9102276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40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153479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1857812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71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4722872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60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9053619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3191583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68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628479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36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263727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569021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043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008134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08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2675419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8915200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85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7920994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69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231253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6813723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907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586359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32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9410092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6600567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509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85674829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9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601761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2599756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49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238041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70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8719898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570233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39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2247467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82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35711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4132167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342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794798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53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648912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6007695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75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5744670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39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970456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8915859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287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2326014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6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478768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0940410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07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354090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49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M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841182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101155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952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8115545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2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R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614681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026027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355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6674261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78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EX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4750315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387538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37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96044554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57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4348320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0141655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3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38909059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45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BRM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4390915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3421349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905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2259238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13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P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559648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8457313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96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0791018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3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O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462510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193417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464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6001420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38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719967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2246834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43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234834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96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YAN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9428175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9583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088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7738563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86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1428056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8108454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,535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76087254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823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NKO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1844259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6244312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,683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,7049985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3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627451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1217334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41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5644822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96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ID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3691026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1750338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51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131593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62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S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476904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5844238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691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4947003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06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S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120509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9943549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000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3957878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71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RG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885775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9008515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3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1942013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1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TW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44663063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5203179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,370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,24889378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89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557863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84467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478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2256631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66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T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52993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2532437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79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8179371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968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RUM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406321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9691925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887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8876477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5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AT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8202248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0100771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929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924731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41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Y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2709469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024960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111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81645922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4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405373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2054037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679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6083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41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MG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61307102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7863565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408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537425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09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KG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761337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9523948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863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430026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40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P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2002727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,2746446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86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3176787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25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AD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8206336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7115626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3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58848974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72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AP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359947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54088416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474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488897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10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S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794296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1673396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716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371353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04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C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47902039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6594006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96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,6671197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25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058862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,8866502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703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0567432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12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H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299337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9482940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301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0242241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13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A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163478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6966326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47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90453017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433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KPK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5130228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0870492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766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7250529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03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B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6250988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6301237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48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865177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90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I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10283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5460975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75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3232519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67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TRO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036719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298700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94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0146984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963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J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8923879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37813098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93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5786206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467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G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900935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5930632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,8462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153505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3666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I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8730296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8681064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398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230850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207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MT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030199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7989502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3471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319916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2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RU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91512608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5649138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,046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796453118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471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I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994762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2674963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513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94764805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92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B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8859816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6171601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320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22510526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013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M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2757087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4918998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764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08834774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5562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IP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46013385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7538524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327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02708113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7489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sz w:val="24"/>
                <w:szCs w:val="24"/>
              </w:rPr>
              <w:t>BSSR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538341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8189806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4195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3615412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1444</w:t>
            </w:r>
          </w:p>
        </w:tc>
      </w:tr>
      <w:tr w:rsidR="00F62D44" w:rsidRPr="00805584" w:rsidTr="00EE67FF">
        <w:trPr>
          <w:trHeight w:val="315"/>
        </w:trPr>
        <w:tc>
          <w:tcPr>
            <w:tcW w:w="89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sz w:val="24"/>
                <w:szCs w:val="24"/>
              </w:rPr>
              <w:t>WIN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8612144</w:t>
            </w:r>
          </w:p>
        </w:tc>
        <w:tc>
          <w:tcPr>
            <w:tcW w:w="15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0596131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2014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17451649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05584" w:rsidRPr="00805584" w:rsidRDefault="00805584" w:rsidP="00805584">
            <w:pPr>
              <w:spacing w:after="0" w:line="240" w:lineRule="auto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0558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,6184</w:t>
            </w:r>
          </w:p>
        </w:tc>
      </w:tr>
    </w:tbl>
    <w:p w:rsidR="00805584" w:rsidRPr="00AC76C9" w:rsidRDefault="00805584" w:rsidP="00AC76C9">
      <w:pPr>
        <w:spacing w:line="480" w:lineRule="auto"/>
        <w:ind w:left="0" w:firstLine="0"/>
        <w:rPr>
          <w:rFonts w:ascii="Times New Roman" w:hAnsi="Times New Roman" w:cs="Times New Roman"/>
          <w:i/>
          <w:sz w:val="24"/>
          <w:szCs w:val="24"/>
        </w:rPr>
      </w:pPr>
    </w:p>
    <w:p w:rsidR="000B41AB" w:rsidRDefault="000B41AB" w:rsidP="003F4659">
      <w:pPr>
        <w:pStyle w:val="ListParagraph"/>
        <w:spacing w:line="480" w:lineRule="auto"/>
        <w:ind w:left="709" w:hanging="709"/>
        <w:jc w:val="center"/>
        <w:rPr>
          <w:rFonts w:ascii="Times New Roman" w:hAnsi="Times New Roman" w:cs="Times New Roman"/>
          <w:i/>
          <w:sz w:val="24"/>
          <w:szCs w:val="24"/>
          <w:lang w:val="en-US"/>
        </w:rPr>
      </w:pPr>
    </w:p>
    <w:p w:rsidR="000B41AB" w:rsidRDefault="000B41AB" w:rsidP="003F4659">
      <w:pPr>
        <w:pStyle w:val="ListParagraph"/>
        <w:spacing w:line="480" w:lineRule="auto"/>
        <w:ind w:left="709" w:hanging="709"/>
        <w:jc w:val="center"/>
        <w:rPr>
          <w:rFonts w:ascii="Times New Roman" w:hAnsi="Times New Roman" w:cs="Times New Roman"/>
          <w:i/>
          <w:sz w:val="24"/>
          <w:szCs w:val="24"/>
          <w:lang w:val="en-US"/>
        </w:rPr>
      </w:pPr>
    </w:p>
    <w:p w:rsidR="000B41AB" w:rsidRDefault="000B41AB" w:rsidP="003F4659">
      <w:pPr>
        <w:pStyle w:val="ListParagraph"/>
        <w:spacing w:line="480" w:lineRule="auto"/>
        <w:ind w:left="709" w:hanging="709"/>
        <w:jc w:val="center"/>
        <w:rPr>
          <w:rFonts w:ascii="Times New Roman" w:hAnsi="Times New Roman" w:cs="Times New Roman"/>
          <w:i/>
          <w:sz w:val="24"/>
          <w:szCs w:val="24"/>
          <w:lang w:val="en-US"/>
        </w:rPr>
      </w:pPr>
    </w:p>
    <w:p w:rsidR="006D38C7" w:rsidRDefault="006D38C7" w:rsidP="003F4659">
      <w:pPr>
        <w:pStyle w:val="ListParagraph"/>
        <w:spacing w:line="480" w:lineRule="auto"/>
        <w:ind w:left="709" w:hanging="709"/>
        <w:jc w:val="center"/>
        <w:rPr>
          <w:rFonts w:ascii="Times New Roman" w:hAnsi="Times New Roman" w:cs="Times New Roman"/>
          <w:i/>
          <w:sz w:val="24"/>
          <w:szCs w:val="24"/>
          <w:lang w:val="en-US"/>
        </w:rPr>
      </w:pPr>
    </w:p>
    <w:p w:rsidR="006D38C7" w:rsidRDefault="006D38C7" w:rsidP="003F4659">
      <w:pPr>
        <w:pStyle w:val="ListParagraph"/>
        <w:spacing w:line="480" w:lineRule="auto"/>
        <w:ind w:left="709" w:hanging="709"/>
        <w:jc w:val="center"/>
        <w:rPr>
          <w:rFonts w:ascii="Times New Roman" w:hAnsi="Times New Roman" w:cs="Times New Roman"/>
          <w:i/>
          <w:sz w:val="24"/>
          <w:szCs w:val="24"/>
          <w:lang w:val="en-US"/>
        </w:rPr>
      </w:pPr>
    </w:p>
    <w:p w:rsidR="006D38C7" w:rsidRDefault="006D38C7" w:rsidP="003F4659">
      <w:pPr>
        <w:pStyle w:val="ListParagraph"/>
        <w:spacing w:line="480" w:lineRule="auto"/>
        <w:ind w:left="709" w:hanging="709"/>
        <w:jc w:val="center"/>
        <w:rPr>
          <w:rFonts w:ascii="Times New Roman" w:hAnsi="Times New Roman" w:cs="Times New Roman"/>
          <w:i/>
          <w:sz w:val="24"/>
          <w:szCs w:val="24"/>
          <w:lang w:val="en-US"/>
        </w:rPr>
      </w:pPr>
    </w:p>
    <w:p w:rsidR="006D38C7" w:rsidRDefault="006D38C7" w:rsidP="003F4659">
      <w:pPr>
        <w:pStyle w:val="ListParagraph"/>
        <w:spacing w:line="480" w:lineRule="auto"/>
        <w:ind w:left="709" w:hanging="709"/>
        <w:jc w:val="center"/>
        <w:rPr>
          <w:rFonts w:ascii="Times New Roman" w:hAnsi="Times New Roman" w:cs="Times New Roman"/>
          <w:i/>
          <w:sz w:val="24"/>
          <w:szCs w:val="24"/>
          <w:lang w:val="en-US"/>
        </w:rPr>
      </w:pPr>
    </w:p>
    <w:p w:rsidR="006D38C7" w:rsidRDefault="006D38C7" w:rsidP="003F4659">
      <w:pPr>
        <w:pStyle w:val="ListParagraph"/>
        <w:spacing w:line="480" w:lineRule="auto"/>
        <w:ind w:left="709" w:hanging="709"/>
        <w:jc w:val="center"/>
        <w:rPr>
          <w:rFonts w:ascii="Times New Roman" w:hAnsi="Times New Roman" w:cs="Times New Roman"/>
          <w:i/>
          <w:sz w:val="24"/>
          <w:szCs w:val="24"/>
          <w:lang w:val="en-US"/>
        </w:rPr>
      </w:pPr>
    </w:p>
    <w:p w:rsidR="006D38C7" w:rsidRDefault="006D38C7" w:rsidP="003F4659">
      <w:pPr>
        <w:pStyle w:val="ListParagraph"/>
        <w:spacing w:line="480" w:lineRule="auto"/>
        <w:ind w:left="709" w:hanging="709"/>
        <w:jc w:val="center"/>
        <w:rPr>
          <w:rFonts w:ascii="Times New Roman" w:hAnsi="Times New Roman" w:cs="Times New Roman"/>
          <w:i/>
          <w:sz w:val="24"/>
          <w:szCs w:val="24"/>
          <w:lang w:val="en-US"/>
        </w:rPr>
      </w:pPr>
    </w:p>
    <w:p w:rsidR="006D38C7" w:rsidRDefault="006D38C7" w:rsidP="003F4659">
      <w:pPr>
        <w:pStyle w:val="ListParagraph"/>
        <w:spacing w:line="480" w:lineRule="auto"/>
        <w:ind w:left="709" w:hanging="709"/>
        <w:jc w:val="center"/>
        <w:rPr>
          <w:rFonts w:ascii="Times New Roman" w:hAnsi="Times New Roman" w:cs="Times New Roman"/>
          <w:i/>
          <w:sz w:val="24"/>
          <w:szCs w:val="24"/>
          <w:lang w:val="en-US"/>
        </w:rPr>
      </w:pPr>
    </w:p>
    <w:p w:rsidR="006D38C7" w:rsidRDefault="006D38C7" w:rsidP="003F4659">
      <w:pPr>
        <w:pStyle w:val="ListParagraph"/>
        <w:spacing w:line="480" w:lineRule="auto"/>
        <w:ind w:left="709" w:hanging="709"/>
        <w:jc w:val="center"/>
        <w:rPr>
          <w:rFonts w:ascii="Times New Roman" w:hAnsi="Times New Roman" w:cs="Times New Roman"/>
          <w:i/>
          <w:sz w:val="24"/>
          <w:szCs w:val="24"/>
          <w:lang w:val="en-US"/>
        </w:rPr>
      </w:pPr>
      <w:bookmarkStart w:id="0" w:name="_GoBack"/>
      <w:bookmarkEnd w:id="0"/>
    </w:p>
    <w:p w:rsidR="006D38C7" w:rsidRDefault="006D38C7" w:rsidP="003F4659">
      <w:pPr>
        <w:pStyle w:val="ListParagraph"/>
        <w:spacing w:line="480" w:lineRule="auto"/>
        <w:ind w:left="709" w:hanging="709"/>
        <w:jc w:val="center"/>
        <w:rPr>
          <w:rFonts w:ascii="Times New Roman" w:hAnsi="Times New Roman" w:cs="Times New Roman"/>
          <w:i/>
          <w:sz w:val="24"/>
          <w:szCs w:val="24"/>
          <w:lang w:val="en-US"/>
        </w:rPr>
      </w:pPr>
    </w:p>
    <w:p w:rsidR="006D38C7" w:rsidRDefault="006D38C7" w:rsidP="003F4659">
      <w:pPr>
        <w:pStyle w:val="ListParagraph"/>
        <w:spacing w:line="480" w:lineRule="auto"/>
        <w:ind w:left="709" w:hanging="709"/>
        <w:jc w:val="center"/>
        <w:rPr>
          <w:rFonts w:ascii="Times New Roman" w:hAnsi="Times New Roman" w:cs="Times New Roman"/>
          <w:i/>
          <w:sz w:val="24"/>
          <w:szCs w:val="24"/>
          <w:lang w:val="en-US"/>
        </w:rPr>
      </w:pPr>
    </w:p>
    <w:p w:rsidR="006D38C7" w:rsidRDefault="006D38C7" w:rsidP="003F4659">
      <w:pPr>
        <w:pStyle w:val="ListParagraph"/>
        <w:spacing w:line="480" w:lineRule="auto"/>
        <w:ind w:left="709" w:hanging="709"/>
        <w:jc w:val="center"/>
        <w:rPr>
          <w:rFonts w:ascii="Times New Roman" w:hAnsi="Times New Roman" w:cs="Times New Roman"/>
          <w:i/>
          <w:sz w:val="24"/>
          <w:szCs w:val="24"/>
          <w:lang w:val="en-US"/>
        </w:rPr>
      </w:pPr>
    </w:p>
    <w:p w:rsidR="006D38C7" w:rsidRDefault="006D38C7" w:rsidP="003F4659">
      <w:pPr>
        <w:pStyle w:val="ListParagraph"/>
        <w:spacing w:line="480" w:lineRule="auto"/>
        <w:ind w:left="709" w:hanging="709"/>
        <w:jc w:val="center"/>
        <w:rPr>
          <w:rFonts w:ascii="Times New Roman" w:hAnsi="Times New Roman" w:cs="Times New Roman"/>
          <w:i/>
          <w:sz w:val="24"/>
          <w:szCs w:val="24"/>
          <w:lang w:val="en-US"/>
        </w:rPr>
      </w:pPr>
    </w:p>
    <w:p w:rsidR="006D38C7" w:rsidRDefault="006D38C7" w:rsidP="003F4659">
      <w:pPr>
        <w:pStyle w:val="ListParagraph"/>
        <w:spacing w:line="480" w:lineRule="auto"/>
        <w:ind w:left="709" w:hanging="709"/>
        <w:jc w:val="center"/>
        <w:rPr>
          <w:rFonts w:ascii="Times New Roman" w:hAnsi="Times New Roman" w:cs="Times New Roman"/>
          <w:i/>
          <w:sz w:val="24"/>
          <w:szCs w:val="24"/>
          <w:lang w:val="en-US"/>
        </w:rPr>
      </w:pPr>
    </w:p>
    <w:p w:rsidR="000B41AB" w:rsidRPr="00EE67FF" w:rsidRDefault="000B41AB" w:rsidP="00EE67FF">
      <w:pPr>
        <w:spacing w:line="480" w:lineRule="auto"/>
        <w:ind w:left="0" w:firstLine="0"/>
        <w:rPr>
          <w:rFonts w:ascii="Times New Roman" w:hAnsi="Times New Roman" w:cs="Times New Roman"/>
          <w:sz w:val="24"/>
          <w:szCs w:val="24"/>
        </w:rPr>
      </w:pPr>
      <w:r w:rsidRPr="00EE67FF">
        <w:rPr>
          <w:rFonts w:ascii="Times New Roman" w:hAnsi="Times New Roman" w:cs="Times New Roman"/>
          <w:sz w:val="24"/>
          <w:szCs w:val="24"/>
        </w:rPr>
        <w:lastRenderedPageBreak/>
        <w:t>Lampiran 8</w:t>
      </w:r>
    </w:p>
    <w:p w:rsidR="000B41AB" w:rsidRDefault="000B41AB" w:rsidP="00A53401">
      <w:pPr>
        <w:pStyle w:val="ListParagraph"/>
        <w:numPr>
          <w:ilvl w:val="0"/>
          <w:numId w:val="51"/>
        </w:num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0B41AB">
        <w:rPr>
          <w:rFonts w:ascii="Times New Roman" w:hAnsi="Times New Roman" w:cs="Times New Roman"/>
          <w:b/>
          <w:sz w:val="24"/>
          <w:szCs w:val="24"/>
          <w:lang w:val="en-US"/>
        </w:rPr>
        <w:t>Uji Statistik Deskriptif</w:t>
      </w:r>
    </w:p>
    <w:tbl>
      <w:tblPr>
        <w:tblW w:w="793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2396"/>
        <w:gridCol w:w="993"/>
        <w:gridCol w:w="1054"/>
        <w:gridCol w:w="1083"/>
        <w:gridCol w:w="993"/>
        <w:gridCol w:w="1417"/>
      </w:tblGrid>
      <w:tr w:rsidR="00B03CE0" w:rsidRPr="00CE68BD" w:rsidTr="00996716">
        <w:trPr>
          <w:cantSplit/>
          <w:trHeight w:val="346"/>
        </w:trPr>
        <w:tc>
          <w:tcPr>
            <w:tcW w:w="793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Descriptive Statistics</w:t>
            </w:r>
          </w:p>
        </w:tc>
      </w:tr>
      <w:tr w:rsidR="00B03CE0" w:rsidRPr="00CE68BD" w:rsidTr="00996716">
        <w:trPr>
          <w:cantSplit/>
          <w:trHeight w:val="330"/>
        </w:trPr>
        <w:tc>
          <w:tcPr>
            <w:tcW w:w="239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05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Minimum</w:t>
            </w:r>
          </w:p>
        </w:tc>
        <w:tc>
          <w:tcPr>
            <w:tcW w:w="1083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Maximum</w:t>
            </w:r>
          </w:p>
        </w:tc>
        <w:tc>
          <w:tcPr>
            <w:tcW w:w="993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41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Std. Deviation</w:t>
            </w:r>
          </w:p>
        </w:tc>
      </w:tr>
      <w:tr w:rsidR="00B03CE0" w:rsidRPr="00CE68BD" w:rsidTr="00996716">
        <w:trPr>
          <w:cantSplit/>
          <w:trHeight w:val="330"/>
        </w:trPr>
        <w:tc>
          <w:tcPr>
            <w:tcW w:w="2396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Debt Covenant</w:t>
            </w:r>
          </w:p>
        </w:tc>
        <w:tc>
          <w:tcPr>
            <w:tcW w:w="993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140</w:t>
            </w:r>
          </w:p>
        </w:tc>
        <w:tc>
          <w:tcPr>
            <w:tcW w:w="105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1,01</w:t>
            </w:r>
          </w:p>
        </w:tc>
        <w:tc>
          <w:tcPr>
            <w:tcW w:w="1083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2,42</w:t>
            </w:r>
          </w:p>
        </w:tc>
        <w:tc>
          <w:tcPr>
            <w:tcW w:w="993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1,5600</w:t>
            </w:r>
          </w:p>
        </w:tc>
        <w:tc>
          <w:tcPr>
            <w:tcW w:w="1416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,27325</w:t>
            </w:r>
          </w:p>
        </w:tc>
      </w:tr>
      <w:tr w:rsidR="00B03CE0" w:rsidRPr="00CE68BD" w:rsidTr="00996716">
        <w:trPr>
          <w:cantSplit/>
          <w:trHeight w:val="330"/>
        </w:trPr>
        <w:tc>
          <w:tcPr>
            <w:tcW w:w="2396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Political Cost</w:t>
            </w:r>
          </w:p>
        </w:tc>
        <w:tc>
          <w:tcPr>
            <w:tcW w:w="99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140</w:t>
            </w:r>
          </w:p>
        </w:tc>
        <w:tc>
          <w:tcPr>
            <w:tcW w:w="105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12,70</w:t>
            </w:r>
          </w:p>
        </w:tc>
        <w:tc>
          <w:tcPr>
            <w:tcW w:w="108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27,78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20,1663</w:t>
            </w:r>
          </w:p>
        </w:tc>
        <w:tc>
          <w:tcPr>
            <w:tcW w:w="141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3,18357</w:t>
            </w:r>
          </w:p>
        </w:tc>
      </w:tr>
      <w:tr w:rsidR="00B03CE0" w:rsidRPr="00CE68BD" w:rsidTr="00996716">
        <w:trPr>
          <w:cantSplit/>
          <w:trHeight w:val="330"/>
        </w:trPr>
        <w:tc>
          <w:tcPr>
            <w:tcW w:w="2396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Financial Distress</w:t>
            </w:r>
          </w:p>
        </w:tc>
        <w:tc>
          <w:tcPr>
            <w:tcW w:w="99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140</w:t>
            </w:r>
          </w:p>
        </w:tc>
        <w:tc>
          <w:tcPr>
            <w:tcW w:w="105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1,04</w:t>
            </w:r>
          </w:p>
        </w:tc>
        <w:tc>
          <w:tcPr>
            <w:tcW w:w="108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71,32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3,2154</w:t>
            </w:r>
          </w:p>
        </w:tc>
        <w:tc>
          <w:tcPr>
            <w:tcW w:w="141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6,29688</w:t>
            </w:r>
          </w:p>
        </w:tc>
      </w:tr>
      <w:tr w:rsidR="00B03CE0" w:rsidRPr="00CE68BD" w:rsidTr="00996716">
        <w:trPr>
          <w:cantSplit/>
          <w:trHeight w:val="330"/>
        </w:trPr>
        <w:tc>
          <w:tcPr>
            <w:tcW w:w="2396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Risiko Litigasi</w:t>
            </w:r>
          </w:p>
        </w:tc>
        <w:tc>
          <w:tcPr>
            <w:tcW w:w="99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140</w:t>
            </w:r>
          </w:p>
        </w:tc>
        <w:tc>
          <w:tcPr>
            <w:tcW w:w="105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1,01</w:t>
            </w:r>
          </w:p>
        </w:tc>
        <w:tc>
          <w:tcPr>
            <w:tcW w:w="108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162,19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5,0431</w:t>
            </w:r>
          </w:p>
        </w:tc>
        <w:tc>
          <w:tcPr>
            <w:tcW w:w="141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14,32540</w:t>
            </w:r>
          </w:p>
        </w:tc>
      </w:tr>
      <w:tr w:rsidR="00B03CE0" w:rsidRPr="00CE68BD" w:rsidTr="00996716">
        <w:trPr>
          <w:cantSplit/>
          <w:trHeight w:val="330"/>
        </w:trPr>
        <w:tc>
          <w:tcPr>
            <w:tcW w:w="2396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Konservatisme Akuntansi</w:t>
            </w:r>
          </w:p>
        </w:tc>
        <w:tc>
          <w:tcPr>
            <w:tcW w:w="99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140</w:t>
            </w:r>
          </w:p>
        </w:tc>
        <w:tc>
          <w:tcPr>
            <w:tcW w:w="105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16,00</w:t>
            </w:r>
          </w:p>
        </w:tc>
        <w:tc>
          <w:tcPr>
            <w:tcW w:w="108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18,93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17,4975</w:t>
            </w:r>
          </w:p>
        </w:tc>
        <w:tc>
          <w:tcPr>
            <w:tcW w:w="141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,87445</w:t>
            </w:r>
          </w:p>
        </w:tc>
      </w:tr>
      <w:tr w:rsidR="00B03CE0" w:rsidRPr="00CE68BD" w:rsidTr="00996716">
        <w:trPr>
          <w:cantSplit/>
          <w:trHeight w:val="346"/>
        </w:trPr>
        <w:tc>
          <w:tcPr>
            <w:tcW w:w="2396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Valid N (listwise)</w:t>
            </w:r>
          </w:p>
        </w:tc>
        <w:tc>
          <w:tcPr>
            <w:tcW w:w="993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68BD">
              <w:rPr>
                <w:rFonts w:ascii="Arial" w:hAnsi="Arial" w:cs="Arial"/>
                <w:color w:val="000000"/>
                <w:sz w:val="18"/>
                <w:szCs w:val="18"/>
              </w:rPr>
              <w:t>140</w:t>
            </w:r>
          </w:p>
        </w:tc>
        <w:tc>
          <w:tcPr>
            <w:tcW w:w="105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3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6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B03CE0" w:rsidRPr="00CE68BD" w:rsidRDefault="00B03CE0" w:rsidP="00996716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0B41AB" w:rsidRPr="00B03CE0" w:rsidRDefault="000B41AB" w:rsidP="00B03CE0">
      <w:pPr>
        <w:autoSpaceDE w:val="0"/>
        <w:autoSpaceDN w:val="0"/>
        <w:adjustRightInd w:val="0"/>
        <w:spacing w:after="0" w:line="400" w:lineRule="atLeast"/>
        <w:ind w:left="0" w:firstLine="0"/>
        <w:rPr>
          <w:rFonts w:ascii="Times New Roman" w:hAnsi="Times New Roman" w:cs="Times New Roman"/>
          <w:sz w:val="24"/>
          <w:szCs w:val="24"/>
        </w:rPr>
      </w:pPr>
    </w:p>
    <w:p w:rsidR="000B41AB" w:rsidRPr="00CE076A" w:rsidRDefault="000B41AB" w:rsidP="00A53401">
      <w:pPr>
        <w:pStyle w:val="ListParagraph"/>
        <w:numPr>
          <w:ilvl w:val="0"/>
          <w:numId w:val="51"/>
        </w:num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E076A">
        <w:rPr>
          <w:rFonts w:ascii="Times New Roman" w:hAnsi="Times New Roman" w:cs="Times New Roman"/>
          <w:b/>
          <w:sz w:val="24"/>
          <w:szCs w:val="24"/>
          <w:lang w:val="en-US"/>
        </w:rPr>
        <w:t xml:space="preserve">Uji </w:t>
      </w:r>
      <w:r w:rsidR="00CE076A" w:rsidRPr="00CE076A">
        <w:rPr>
          <w:rFonts w:ascii="Times New Roman" w:hAnsi="Times New Roman" w:cs="Times New Roman"/>
          <w:b/>
          <w:sz w:val="24"/>
          <w:szCs w:val="24"/>
          <w:lang w:val="en-US"/>
        </w:rPr>
        <w:t>Asumsi Klasik</w:t>
      </w:r>
    </w:p>
    <w:p w:rsidR="00D94FBF" w:rsidRPr="00D94FBF" w:rsidRDefault="00CE076A" w:rsidP="00D94FBF">
      <w:pPr>
        <w:pStyle w:val="ListParagraph"/>
        <w:numPr>
          <w:ilvl w:val="1"/>
          <w:numId w:val="49"/>
        </w:numPr>
        <w:spacing w:line="480" w:lineRule="auto"/>
        <w:ind w:left="1134" w:hanging="425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E076A">
        <w:rPr>
          <w:rFonts w:ascii="Times New Roman" w:hAnsi="Times New Roman" w:cs="Times New Roman"/>
          <w:b/>
          <w:sz w:val="24"/>
          <w:szCs w:val="24"/>
          <w:lang w:val="en-US"/>
        </w:rPr>
        <w:t>Uji Normalitas</w:t>
      </w:r>
    </w:p>
    <w:p w:rsidR="00B03CE0" w:rsidRPr="00B03CE0" w:rsidRDefault="00B03CE0" w:rsidP="00B03CE0">
      <w:pPr>
        <w:pStyle w:val="ListParagraph"/>
        <w:numPr>
          <w:ilvl w:val="0"/>
          <w:numId w:val="54"/>
        </w:numPr>
        <w:spacing w:line="480" w:lineRule="auto"/>
        <w:ind w:left="1560" w:hanging="426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Uji </w:t>
      </w:r>
      <w:r w:rsidRPr="00EC59AD">
        <w:rPr>
          <w:rFonts w:ascii="Times New Roman" w:hAnsi="Times New Roman" w:cs="Times New Roman"/>
          <w:b/>
          <w:i/>
          <w:sz w:val="24"/>
          <w:szCs w:val="24"/>
          <w:lang w:val="en-US"/>
        </w:rPr>
        <w:t>Kolmogorov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-</w:t>
      </w:r>
      <w:r w:rsidRPr="00EC59AD">
        <w:rPr>
          <w:rFonts w:ascii="Times New Roman" w:hAnsi="Times New Roman" w:cs="Times New Roman"/>
          <w:b/>
          <w:i/>
          <w:sz w:val="24"/>
          <w:szCs w:val="24"/>
          <w:lang w:val="en-US"/>
        </w:rPr>
        <w:t>Smirnov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(Sebelum Transformasi)</w:t>
      </w:r>
    </w:p>
    <w:tbl>
      <w:tblPr>
        <w:tblW w:w="5365" w:type="dxa"/>
        <w:tblInd w:w="161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2445"/>
        <w:gridCol w:w="1445"/>
        <w:gridCol w:w="1475"/>
      </w:tblGrid>
      <w:tr w:rsidR="00385EDF" w:rsidRPr="005F21E6" w:rsidTr="00385EDF"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F21E6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One-Sample Kolmogorov-Smirnov Test</w:t>
            </w:r>
          </w:p>
        </w:tc>
      </w:tr>
      <w:tr w:rsidR="00385EDF" w:rsidRPr="005F21E6" w:rsidTr="00385EDF">
        <w:trPr>
          <w:cantSplit/>
        </w:trPr>
        <w:tc>
          <w:tcPr>
            <w:tcW w:w="389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F21E6">
              <w:rPr>
                <w:rFonts w:ascii="Arial" w:hAnsi="Arial" w:cs="Arial"/>
                <w:color w:val="000000"/>
                <w:sz w:val="18"/>
                <w:szCs w:val="18"/>
              </w:rPr>
              <w:t>Unstandardized Residual</w:t>
            </w:r>
          </w:p>
        </w:tc>
      </w:tr>
      <w:tr w:rsidR="00385EDF" w:rsidRPr="005F21E6" w:rsidTr="00385EDF">
        <w:trPr>
          <w:cantSplit/>
        </w:trPr>
        <w:tc>
          <w:tcPr>
            <w:tcW w:w="3890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F21E6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F21E6">
              <w:rPr>
                <w:rFonts w:ascii="Arial" w:hAnsi="Arial" w:cs="Arial"/>
                <w:color w:val="000000"/>
                <w:sz w:val="18"/>
                <w:szCs w:val="18"/>
              </w:rPr>
              <w:t>336</w:t>
            </w:r>
          </w:p>
        </w:tc>
      </w:tr>
      <w:tr w:rsidR="00385EDF" w:rsidRPr="005F21E6" w:rsidTr="00385EDF"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F21E6">
              <w:rPr>
                <w:rFonts w:ascii="Arial" w:hAnsi="Arial" w:cs="Arial"/>
                <w:color w:val="000000"/>
                <w:sz w:val="18"/>
                <w:szCs w:val="18"/>
              </w:rPr>
              <w:t>Normal Parameters</w:t>
            </w:r>
            <w:r w:rsidRPr="005F21E6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F21E6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F21E6">
              <w:rPr>
                <w:rFonts w:ascii="Arial" w:hAnsi="Arial" w:cs="Arial"/>
                <w:color w:val="000000"/>
                <w:sz w:val="18"/>
                <w:szCs w:val="18"/>
              </w:rPr>
              <w:t>,0000000</w:t>
            </w:r>
          </w:p>
        </w:tc>
      </w:tr>
      <w:tr w:rsidR="00385EDF" w:rsidRPr="005F21E6" w:rsidTr="00385EDF">
        <w:trPr>
          <w:cantSplit/>
        </w:trPr>
        <w:tc>
          <w:tcPr>
            <w:tcW w:w="244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F21E6">
              <w:rPr>
                <w:rFonts w:ascii="Arial" w:hAnsi="Arial" w:cs="Arial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F21E6">
              <w:rPr>
                <w:rFonts w:ascii="Arial" w:hAnsi="Arial" w:cs="Arial"/>
                <w:color w:val="000000"/>
                <w:sz w:val="18"/>
                <w:szCs w:val="18"/>
              </w:rPr>
              <w:t>1,08746062</w:t>
            </w:r>
          </w:p>
        </w:tc>
      </w:tr>
      <w:tr w:rsidR="00385EDF" w:rsidRPr="005F21E6" w:rsidTr="00385EDF"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F21E6">
              <w:rPr>
                <w:rFonts w:ascii="Arial" w:hAnsi="Arial" w:cs="Arial"/>
                <w:color w:val="000000"/>
                <w:sz w:val="18"/>
                <w:szCs w:val="18"/>
              </w:rPr>
              <w:t>Most Extreme Differences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F21E6">
              <w:rPr>
                <w:rFonts w:ascii="Arial" w:hAnsi="Arial" w:cs="Arial"/>
                <w:color w:val="000000"/>
                <w:sz w:val="18"/>
                <w:szCs w:val="18"/>
              </w:rPr>
              <w:t>Absolut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F21E6">
              <w:rPr>
                <w:rFonts w:ascii="Arial" w:hAnsi="Arial" w:cs="Arial"/>
                <w:color w:val="000000"/>
                <w:sz w:val="18"/>
                <w:szCs w:val="18"/>
              </w:rPr>
              <w:t>,337</w:t>
            </w:r>
          </w:p>
        </w:tc>
      </w:tr>
      <w:tr w:rsidR="00385EDF" w:rsidRPr="005F21E6" w:rsidTr="00385EDF">
        <w:trPr>
          <w:cantSplit/>
        </w:trPr>
        <w:tc>
          <w:tcPr>
            <w:tcW w:w="244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F21E6">
              <w:rPr>
                <w:rFonts w:ascii="Arial" w:hAnsi="Arial" w:cs="Arial"/>
                <w:color w:val="000000"/>
                <w:sz w:val="18"/>
                <w:szCs w:val="18"/>
              </w:rPr>
              <w:t>Positiv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F21E6">
              <w:rPr>
                <w:rFonts w:ascii="Arial" w:hAnsi="Arial" w:cs="Arial"/>
                <w:color w:val="000000"/>
                <w:sz w:val="18"/>
                <w:szCs w:val="18"/>
              </w:rPr>
              <w:t>,337</w:t>
            </w:r>
          </w:p>
        </w:tc>
      </w:tr>
      <w:tr w:rsidR="00385EDF" w:rsidRPr="005F21E6" w:rsidTr="00385EDF">
        <w:trPr>
          <w:cantSplit/>
        </w:trPr>
        <w:tc>
          <w:tcPr>
            <w:tcW w:w="244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F21E6">
              <w:rPr>
                <w:rFonts w:ascii="Arial" w:hAnsi="Arial" w:cs="Arial"/>
                <w:color w:val="000000"/>
                <w:sz w:val="18"/>
                <w:szCs w:val="18"/>
              </w:rPr>
              <w:t>Negativ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F21E6">
              <w:rPr>
                <w:rFonts w:ascii="Arial" w:hAnsi="Arial" w:cs="Arial"/>
                <w:color w:val="000000"/>
                <w:sz w:val="18"/>
                <w:szCs w:val="18"/>
              </w:rPr>
              <w:t>-,282</w:t>
            </w:r>
          </w:p>
        </w:tc>
      </w:tr>
      <w:tr w:rsidR="00385EDF" w:rsidRPr="005F21E6" w:rsidTr="00385EDF">
        <w:trPr>
          <w:cantSplit/>
        </w:trPr>
        <w:tc>
          <w:tcPr>
            <w:tcW w:w="3890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F21E6">
              <w:rPr>
                <w:rFonts w:ascii="Arial" w:hAnsi="Arial" w:cs="Arial"/>
                <w:color w:val="000000"/>
                <w:sz w:val="18"/>
                <w:szCs w:val="18"/>
              </w:rPr>
              <w:t>Test Statistic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F21E6">
              <w:rPr>
                <w:rFonts w:ascii="Arial" w:hAnsi="Arial" w:cs="Arial"/>
                <w:color w:val="000000"/>
                <w:sz w:val="18"/>
                <w:szCs w:val="18"/>
              </w:rPr>
              <w:t>,337</w:t>
            </w:r>
          </w:p>
        </w:tc>
      </w:tr>
      <w:tr w:rsidR="00385EDF" w:rsidRPr="005F21E6" w:rsidTr="00385EDF">
        <w:trPr>
          <w:cantSplit/>
        </w:trPr>
        <w:tc>
          <w:tcPr>
            <w:tcW w:w="3890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F21E6">
              <w:rPr>
                <w:rFonts w:ascii="Arial" w:hAnsi="Arial" w:cs="Arial"/>
                <w:color w:val="000000"/>
                <w:sz w:val="18"/>
                <w:szCs w:val="18"/>
              </w:rPr>
              <w:t>Asymp. Sig. (2-tailed)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85EDF" w:rsidRPr="005F21E6" w:rsidRDefault="00385EDF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5F21E6">
              <w:rPr>
                <w:rFonts w:ascii="Arial" w:hAnsi="Arial" w:cs="Arial"/>
                <w:color w:val="000000"/>
                <w:sz w:val="18"/>
                <w:szCs w:val="18"/>
              </w:rPr>
              <w:t>,000</w:t>
            </w:r>
            <w:r w:rsidRPr="005F21E6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c</w:t>
            </w:r>
          </w:p>
        </w:tc>
      </w:tr>
    </w:tbl>
    <w:p w:rsidR="00B03CE0" w:rsidRDefault="00B03CE0" w:rsidP="00B03CE0">
      <w:pPr>
        <w:pStyle w:val="ListParagraph"/>
        <w:spacing w:line="480" w:lineRule="auto"/>
        <w:ind w:left="1560" w:firstLine="0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</w:p>
    <w:p w:rsidR="00E4554B" w:rsidRDefault="00E4554B" w:rsidP="00B03CE0">
      <w:pPr>
        <w:pStyle w:val="ListParagraph"/>
        <w:spacing w:line="480" w:lineRule="auto"/>
        <w:ind w:left="1560" w:firstLine="0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</w:p>
    <w:p w:rsidR="00E4554B" w:rsidRDefault="00E4554B" w:rsidP="00B03CE0">
      <w:pPr>
        <w:pStyle w:val="ListParagraph"/>
        <w:spacing w:line="480" w:lineRule="auto"/>
        <w:ind w:left="1560" w:firstLine="0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</w:p>
    <w:p w:rsidR="00E4554B" w:rsidRDefault="00E4554B" w:rsidP="00B03CE0">
      <w:pPr>
        <w:pStyle w:val="ListParagraph"/>
        <w:spacing w:line="480" w:lineRule="auto"/>
        <w:ind w:left="1560" w:firstLine="0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</w:p>
    <w:p w:rsidR="00E4554B" w:rsidRPr="00EC59AD" w:rsidRDefault="00E4554B" w:rsidP="00B03CE0">
      <w:pPr>
        <w:pStyle w:val="ListParagraph"/>
        <w:spacing w:line="480" w:lineRule="auto"/>
        <w:ind w:left="1560" w:firstLine="0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</w:p>
    <w:p w:rsidR="00B03CE0" w:rsidRPr="00385EDF" w:rsidRDefault="00B03CE0" w:rsidP="00B03CE0">
      <w:pPr>
        <w:pStyle w:val="ListParagraph"/>
        <w:numPr>
          <w:ilvl w:val="0"/>
          <w:numId w:val="54"/>
        </w:numPr>
        <w:spacing w:line="480" w:lineRule="auto"/>
        <w:ind w:left="1560" w:hanging="426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Uji </w:t>
      </w:r>
      <w:r w:rsidRPr="00EC59AD">
        <w:rPr>
          <w:rFonts w:ascii="Times New Roman" w:hAnsi="Times New Roman" w:cs="Times New Roman"/>
          <w:b/>
          <w:i/>
          <w:sz w:val="24"/>
          <w:szCs w:val="24"/>
          <w:lang w:val="en-US"/>
        </w:rPr>
        <w:t>Kolmogorov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-</w:t>
      </w:r>
      <w:r w:rsidRPr="00EC59AD">
        <w:rPr>
          <w:rFonts w:ascii="Times New Roman" w:hAnsi="Times New Roman" w:cs="Times New Roman"/>
          <w:b/>
          <w:i/>
          <w:sz w:val="24"/>
          <w:szCs w:val="24"/>
          <w:lang w:val="en-US"/>
        </w:rPr>
        <w:t>Smirnov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(Setelah Transformasi)</w:t>
      </w:r>
    </w:p>
    <w:tbl>
      <w:tblPr>
        <w:tblW w:w="5365" w:type="dxa"/>
        <w:tblInd w:w="163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2445"/>
        <w:gridCol w:w="1445"/>
        <w:gridCol w:w="1475"/>
      </w:tblGrid>
      <w:tr w:rsidR="00E4554B" w:rsidRPr="009E6FC8" w:rsidTr="00E4554B"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E6FC8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One-Sample Kolmogorov-Smirnov Test</w:t>
            </w:r>
          </w:p>
        </w:tc>
      </w:tr>
      <w:tr w:rsidR="00E4554B" w:rsidRPr="009E6FC8" w:rsidTr="00E4554B">
        <w:trPr>
          <w:cantSplit/>
        </w:trPr>
        <w:tc>
          <w:tcPr>
            <w:tcW w:w="389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E6FC8">
              <w:rPr>
                <w:rFonts w:ascii="Arial" w:hAnsi="Arial" w:cs="Arial"/>
                <w:color w:val="000000"/>
                <w:sz w:val="18"/>
                <w:szCs w:val="18"/>
              </w:rPr>
              <w:t>Unstandardized Residual</w:t>
            </w:r>
          </w:p>
        </w:tc>
      </w:tr>
      <w:tr w:rsidR="00E4554B" w:rsidRPr="009E6FC8" w:rsidTr="00E4554B">
        <w:trPr>
          <w:cantSplit/>
        </w:trPr>
        <w:tc>
          <w:tcPr>
            <w:tcW w:w="3890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E6FC8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E6FC8">
              <w:rPr>
                <w:rFonts w:ascii="Arial" w:hAnsi="Arial" w:cs="Arial"/>
                <w:color w:val="000000"/>
                <w:sz w:val="18"/>
                <w:szCs w:val="18"/>
              </w:rPr>
              <w:t>140</w:t>
            </w:r>
          </w:p>
        </w:tc>
      </w:tr>
      <w:tr w:rsidR="00E4554B" w:rsidRPr="009E6FC8" w:rsidTr="00E4554B"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E6FC8">
              <w:rPr>
                <w:rFonts w:ascii="Arial" w:hAnsi="Arial" w:cs="Arial"/>
                <w:color w:val="000000"/>
                <w:sz w:val="18"/>
                <w:szCs w:val="18"/>
              </w:rPr>
              <w:t>Normal Parameters</w:t>
            </w:r>
            <w:r w:rsidRPr="009E6FC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E6FC8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E6FC8">
              <w:rPr>
                <w:rFonts w:ascii="Arial" w:hAnsi="Arial" w:cs="Arial"/>
                <w:color w:val="000000"/>
                <w:sz w:val="18"/>
                <w:szCs w:val="18"/>
              </w:rPr>
              <w:t>,0000000</w:t>
            </w:r>
          </w:p>
        </w:tc>
      </w:tr>
      <w:tr w:rsidR="00E4554B" w:rsidRPr="009E6FC8" w:rsidTr="00E4554B">
        <w:trPr>
          <w:cantSplit/>
        </w:trPr>
        <w:tc>
          <w:tcPr>
            <w:tcW w:w="244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E6FC8">
              <w:rPr>
                <w:rFonts w:ascii="Arial" w:hAnsi="Arial" w:cs="Arial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E6FC8">
              <w:rPr>
                <w:rFonts w:ascii="Arial" w:hAnsi="Arial" w:cs="Arial"/>
                <w:color w:val="000000"/>
                <w:sz w:val="18"/>
                <w:szCs w:val="18"/>
              </w:rPr>
              <w:t>,45966503</w:t>
            </w:r>
          </w:p>
        </w:tc>
      </w:tr>
      <w:tr w:rsidR="00E4554B" w:rsidRPr="009E6FC8" w:rsidTr="00E4554B"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E6FC8">
              <w:rPr>
                <w:rFonts w:ascii="Arial" w:hAnsi="Arial" w:cs="Arial"/>
                <w:color w:val="000000"/>
                <w:sz w:val="18"/>
                <w:szCs w:val="18"/>
              </w:rPr>
              <w:t>Most Extreme Differences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E6FC8">
              <w:rPr>
                <w:rFonts w:ascii="Arial" w:hAnsi="Arial" w:cs="Arial"/>
                <w:color w:val="000000"/>
                <w:sz w:val="18"/>
                <w:szCs w:val="18"/>
              </w:rPr>
              <w:t>Absolut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E6FC8">
              <w:rPr>
                <w:rFonts w:ascii="Arial" w:hAnsi="Arial" w:cs="Arial"/>
                <w:color w:val="000000"/>
                <w:sz w:val="18"/>
                <w:szCs w:val="18"/>
              </w:rPr>
              <w:t>,058</w:t>
            </w:r>
          </w:p>
        </w:tc>
      </w:tr>
      <w:tr w:rsidR="00E4554B" w:rsidRPr="009E6FC8" w:rsidTr="00E4554B">
        <w:trPr>
          <w:cantSplit/>
        </w:trPr>
        <w:tc>
          <w:tcPr>
            <w:tcW w:w="244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E6FC8">
              <w:rPr>
                <w:rFonts w:ascii="Arial" w:hAnsi="Arial" w:cs="Arial"/>
                <w:color w:val="000000"/>
                <w:sz w:val="18"/>
                <w:szCs w:val="18"/>
              </w:rPr>
              <w:t>Positiv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E6FC8">
              <w:rPr>
                <w:rFonts w:ascii="Arial" w:hAnsi="Arial" w:cs="Arial"/>
                <w:color w:val="000000"/>
                <w:sz w:val="18"/>
                <w:szCs w:val="18"/>
              </w:rPr>
              <w:t>,054</w:t>
            </w:r>
          </w:p>
        </w:tc>
      </w:tr>
      <w:tr w:rsidR="00E4554B" w:rsidRPr="009E6FC8" w:rsidTr="00E4554B">
        <w:trPr>
          <w:cantSplit/>
        </w:trPr>
        <w:tc>
          <w:tcPr>
            <w:tcW w:w="244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E6FC8">
              <w:rPr>
                <w:rFonts w:ascii="Arial" w:hAnsi="Arial" w:cs="Arial"/>
                <w:color w:val="000000"/>
                <w:sz w:val="18"/>
                <w:szCs w:val="18"/>
              </w:rPr>
              <w:t>Negativ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E6FC8">
              <w:rPr>
                <w:rFonts w:ascii="Arial" w:hAnsi="Arial" w:cs="Arial"/>
                <w:color w:val="000000"/>
                <w:sz w:val="18"/>
                <w:szCs w:val="18"/>
              </w:rPr>
              <w:t>-,058</w:t>
            </w:r>
          </w:p>
        </w:tc>
      </w:tr>
      <w:tr w:rsidR="00E4554B" w:rsidRPr="009E6FC8" w:rsidTr="00E4554B">
        <w:trPr>
          <w:cantSplit/>
        </w:trPr>
        <w:tc>
          <w:tcPr>
            <w:tcW w:w="3890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E6FC8">
              <w:rPr>
                <w:rFonts w:ascii="Arial" w:hAnsi="Arial" w:cs="Arial"/>
                <w:color w:val="000000"/>
                <w:sz w:val="18"/>
                <w:szCs w:val="18"/>
              </w:rPr>
              <w:t>Test Statistic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E6FC8">
              <w:rPr>
                <w:rFonts w:ascii="Arial" w:hAnsi="Arial" w:cs="Arial"/>
                <w:color w:val="000000"/>
                <w:sz w:val="18"/>
                <w:szCs w:val="18"/>
              </w:rPr>
              <w:t>,058</w:t>
            </w:r>
          </w:p>
        </w:tc>
      </w:tr>
      <w:tr w:rsidR="00E4554B" w:rsidRPr="009E6FC8" w:rsidTr="00E4554B">
        <w:trPr>
          <w:cantSplit/>
        </w:trPr>
        <w:tc>
          <w:tcPr>
            <w:tcW w:w="3890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E6FC8">
              <w:rPr>
                <w:rFonts w:ascii="Arial" w:hAnsi="Arial" w:cs="Arial"/>
                <w:color w:val="000000"/>
                <w:sz w:val="18"/>
                <w:szCs w:val="18"/>
              </w:rPr>
              <w:t>Asymp. Sig. (2-tailed)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E4554B" w:rsidRPr="009E6FC8" w:rsidRDefault="00E4554B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E6FC8">
              <w:rPr>
                <w:rFonts w:ascii="Arial" w:hAnsi="Arial" w:cs="Arial"/>
                <w:color w:val="000000"/>
                <w:sz w:val="18"/>
                <w:szCs w:val="18"/>
              </w:rPr>
              <w:t>,200</w:t>
            </w:r>
            <w:r w:rsidRPr="009E6FC8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c,d</w:t>
            </w:r>
          </w:p>
        </w:tc>
      </w:tr>
    </w:tbl>
    <w:p w:rsidR="00385EDF" w:rsidRPr="00B03CE0" w:rsidRDefault="00385EDF" w:rsidP="00385EDF">
      <w:pPr>
        <w:pStyle w:val="ListParagraph"/>
        <w:spacing w:line="480" w:lineRule="auto"/>
        <w:ind w:left="1560" w:firstLine="0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</w:p>
    <w:p w:rsidR="00EC59AD" w:rsidRDefault="00EC59AD" w:rsidP="00B03CE0">
      <w:pPr>
        <w:pStyle w:val="ListParagraph"/>
        <w:numPr>
          <w:ilvl w:val="0"/>
          <w:numId w:val="54"/>
        </w:numPr>
        <w:spacing w:line="480" w:lineRule="auto"/>
        <w:ind w:left="1560" w:hanging="426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Grafik Normal </w:t>
      </w:r>
      <w:r w:rsidRPr="00EC59AD">
        <w:rPr>
          <w:rFonts w:ascii="Times New Roman" w:hAnsi="Times New Roman" w:cs="Times New Roman"/>
          <w:b/>
          <w:i/>
          <w:sz w:val="24"/>
          <w:szCs w:val="24"/>
          <w:lang w:val="en-US"/>
        </w:rPr>
        <w:t>Probability Plot</w:t>
      </w:r>
    </w:p>
    <w:p w:rsidR="00E4554B" w:rsidRDefault="00F82589" w:rsidP="00E4554B">
      <w:pPr>
        <w:pStyle w:val="ListParagraph"/>
        <w:spacing w:line="480" w:lineRule="auto"/>
        <w:ind w:left="1560" w:firstLine="0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 w:rsidRPr="00F82589">
        <w:rPr>
          <w:rFonts w:ascii="Times New Roman" w:hAnsi="Times New Roman" w:cs="Times New Roman"/>
          <w:b/>
          <w:i/>
          <w:noProof/>
          <w:sz w:val="24"/>
          <w:szCs w:val="24"/>
          <w:lang w:val="en-US"/>
        </w:rPr>
        <w:drawing>
          <wp:inline distT="0" distB="0" distL="0" distR="0">
            <wp:extent cx="3609975" cy="2794819"/>
            <wp:effectExtent l="19050" t="0" r="9525" b="0"/>
            <wp:docPr id="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38103" cy="281659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82589" w:rsidRDefault="00F82589" w:rsidP="00E4554B">
      <w:pPr>
        <w:pStyle w:val="ListParagraph"/>
        <w:spacing w:line="480" w:lineRule="auto"/>
        <w:ind w:left="1560" w:firstLine="0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</w:p>
    <w:p w:rsidR="00F82589" w:rsidRDefault="00F82589" w:rsidP="00E4554B">
      <w:pPr>
        <w:pStyle w:val="ListParagraph"/>
        <w:spacing w:line="480" w:lineRule="auto"/>
        <w:ind w:left="1560" w:firstLine="0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</w:p>
    <w:p w:rsidR="00F82589" w:rsidRDefault="00F82589" w:rsidP="00E4554B">
      <w:pPr>
        <w:pStyle w:val="ListParagraph"/>
        <w:spacing w:line="480" w:lineRule="auto"/>
        <w:ind w:left="1560" w:firstLine="0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</w:p>
    <w:p w:rsidR="00F82589" w:rsidRDefault="00F82589" w:rsidP="00E4554B">
      <w:pPr>
        <w:pStyle w:val="ListParagraph"/>
        <w:spacing w:line="480" w:lineRule="auto"/>
        <w:ind w:left="1560" w:firstLine="0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</w:p>
    <w:p w:rsidR="00F82589" w:rsidRPr="00B03CE0" w:rsidRDefault="00F82589" w:rsidP="00E4554B">
      <w:pPr>
        <w:pStyle w:val="ListParagraph"/>
        <w:spacing w:line="480" w:lineRule="auto"/>
        <w:ind w:left="1560" w:firstLine="0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</w:p>
    <w:p w:rsidR="00CE076A" w:rsidRDefault="00CE076A" w:rsidP="00CE076A">
      <w:pPr>
        <w:pStyle w:val="ListParagraph"/>
        <w:numPr>
          <w:ilvl w:val="1"/>
          <w:numId w:val="49"/>
        </w:numPr>
        <w:spacing w:line="480" w:lineRule="auto"/>
        <w:ind w:left="1134" w:hanging="425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E076A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Uji Multikolenieritas</w:t>
      </w:r>
    </w:p>
    <w:tbl>
      <w:tblPr>
        <w:tblW w:w="4734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738"/>
        <w:gridCol w:w="1830"/>
        <w:gridCol w:w="1137"/>
        <w:gridCol w:w="1029"/>
      </w:tblGrid>
      <w:tr w:rsidR="00F82589" w:rsidRPr="00CE5729" w:rsidTr="00996716">
        <w:trPr>
          <w:cantSplit/>
          <w:jc w:val="center"/>
        </w:trPr>
        <w:tc>
          <w:tcPr>
            <w:tcW w:w="473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82589" w:rsidRPr="00CE5729" w:rsidRDefault="00F82589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5729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efficients</w:t>
            </w:r>
            <w:r w:rsidRPr="00CE5729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F82589" w:rsidRPr="00CE5729" w:rsidTr="00996716">
        <w:trPr>
          <w:cantSplit/>
          <w:jc w:val="center"/>
        </w:trPr>
        <w:tc>
          <w:tcPr>
            <w:tcW w:w="2568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F82589" w:rsidRPr="00CE5729" w:rsidRDefault="00F82589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5729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166" w:type="dxa"/>
            <w:gridSpan w:val="2"/>
            <w:tcBorders>
              <w:top w:val="single" w:sz="16" w:space="0" w:color="000000"/>
              <w:left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F82589" w:rsidRPr="00CE5729" w:rsidRDefault="00F82589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5729">
              <w:rPr>
                <w:rFonts w:ascii="Arial" w:hAnsi="Arial" w:cs="Arial"/>
                <w:color w:val="000000"/>
                <w:sz w:val="18"/>
                <w:szCs w:val="18"/>
              </w:rPr>
              <w:t>Collinearity Statistics</w:t>
            </w:r>
          </w:p>
        </w:tc>
      </w:tr>
      <w:tr w:rsidR="00F82589" w:rsidRPr="00CE5729" w:rsidTr="00996716">
        <w:trPr>
          <w:cantSplit/>
          <w:jc w:val="center"/>
        </w:trPr>
        <w:tc>
          <w:tcPr>
            <w:tcW w:w="2568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F82589" w:rsidRPr="00CE5729" w:rsidRDefault="00F82589" w:rsidP="00996716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37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F82589" w:rsidRPr="00CE5729" w:rsidRDefault="00F82589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5729">
              <w:rPr>
                <w:rFonts w:ascii="Arial" w:hAnsi="Arial" w:cs="Arial"/>
                <w:color w:val="000000"/>
                <w:sz w:val="18"/>
                <w:szCs w:val="18"/>
              </w:rPr>
              <w:t>Tolerance</w:t>
            </w:r>
          </w:p>
        </w:tc>
        <w:tc>
          <w:tcPr>
            <w:tcW w:w="1029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F82589" w:rsidRPr="00CE5729" w:rsidRDefault="00F82589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5729">
              <w:rPr>
                <w:rFonts w:ascii="Arial" w:hAnsi="Arial" w:cs="Arial"/>
                <w:color w:val="000000"/>
                <w:sz w:val="18"/>
                <w:szCs w:val="18"/>
              </w:rPr>
              <w:t>VIF</w:t>
            </w:r>
          </w:p>
        </w:tc>
      </w:tr>
      <w:tr w:rsidR="00F82589" w:rsidRPr="00CE5729" w:rsidTr="00996716">
        <w:trPr>
          <w:cantSplit/>
          <w:jc w:val="center"/>
        </w:trPr>
        <w:tc>
          <w:tcPr>
            <w:tcW w:w="738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F82589" w:rsidRPr="00CE5729" w:rsidRDefault="00F82589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5729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3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F82589" w:rsidRPr="00CE5729" w:rsidRDefault="00F82589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5729">
              <w:rPr>
                <w:rFonts w:ascii="Arial" w:hAnsi="Arial" w:cs="Arial"/>
                <w:color w:val="000000"/>
                <w:sz w:val="18"/>
                <w:szCs w:val="18"/>
              </w:rPr>
              <w:t>Debt Covenant</w:t>
            </w:r>
          </w:p>
        </w:tc>
        <w:tc>
          <w:tcPr>
            <w:tcW w:w="1137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F82589" w:rsidRPr="00CE5729" w:rsidRDefault="00F82589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5729">
              <w:rPr>
                <w:rFonts w:ascii="Arial" w:hAnsi="Arial" w:cs="Arial"/>
                <w:color w:val="000000"/>
                <w:sz w:val="18"/>
                <w:szCs w:val="18"/>
              </w:rPr>
              <w:t>,954</w:t>
            </w:r>
          </w:p>
        </w:tc>
        <w:tc>
          <w:tcPr>
            <w:tcW w:w="102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F82589" w:rsidRPr="00CE5729" w:rsidRDefault="00F82589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5729">
              <w:rPr>
                <w:rFonts w:ascii="Arial" w:hAnsi="Arial" w:cs="Arial"/>
                <w:color w:val="000000"/>
                <w:sz w:val="18"/>
                <w:szCs w:val="18"/>
              </w:rPr>
              <w:t>1,048</w:t>
            </w:r>
          </w:p>
        </w:tc>
      </w:tr>
      <w:tr w:rsidR="00F82589" w:rsidRPr="00CE5729" w:rsidTr="00996716">
        <w:trPr>
          <w:cantSplit/>
          <w:jc w:val="center"/>
        </w:trPr>
        <w:tc>
          <w:tcPr>
            <w:tcW w:w="7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F82589" w:rsidRPr="00CE5729" w:rsidRDefault="00F82589" w:rsidP="00996716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F82589" w:rsidRPr="00CE5729" w:rsidRDefault="00F82589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5729">
              <w:rPr>
                <w:rFonts w:ascii="Arial" w:hAnsi="Arial" w:cs="Arial"/>
                <w:color w:val="000000"/>
                <w:sz w:val="18"/>
                <w:szCs w:val="18"/>
              </w:rPr>
              <w:t>Political Cost</w:t>
            </w:r>
          </w:p>
        </w:tc>
        <w:tc>
          <w:tcPr>
            <w:tcW w:w="113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F82589" w:rsidRPr="00CE5729" w:rsidRDefault="00F82589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5729">
              <w:rPr>
                <w:rFonts w:ascii="Arial" w:hAnsi="Arial" w:cs="Arial"/>
                <w:color w:val="000000"/>
                <w:sz w:val="18"/>
                <w:szCs w:val="18"/>
              </w:rPr>
              <w:t>,952</w:t>
            </w:r>
          </w:p>
        </w:tc>
        <w:tc>
          <w:tcPr>
            <w:tcW w:w="102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F82589" w:rsidRPr="00CE5729" w:rsidRDefault="00F82589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5729">
              <w:rPr>
                <w:rFonts w:ascii="Arial" w:hAnsi="Arial" w:cs="Arial"/>
                <w:color w:val="000000"/>
                <w:sz w:val="18"/>
                <w:szCs w:val="18"/>
              </w:rPr>
              <w:t>1,051</w:t>
            </w:r>
          </w:p>
        </w:tc>
      </w:tr>
      <w:tr w:rsidR="00F82589" w:rsidRPr="00CE5729" w:rsidTr="00996716">
        <w:trPr>
          <w:cantSplit/>
          <w:jc w:val="center"/>
        </w:trPr>
        <w:tc>
          <w:tcPr>
            <w:tcW w:w="7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F82589" w:rsidRPr="00CE5729" w:rsidRDefault="00F82589" w:rsidP="00996716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F82589" w:rsidRPr="00CE5729" w:rsidRDefault="00F82589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5729">
              <w:rPr>
                <w:rFonts w:ascii="Arial" w:hAnsi="Arial" w:cs="Arial"/>
                <w:color w:val="000000"/>
                <w:sz w:val="18"/>
                <w:szCs w:val="18"/>
              </w:rPr>
              <w:t>Financial Distress</w:t>
            </w:r>
          </w:p>
        </w:tc>
        <w:tc>
          <w:tcPr>
            <w:tcW w:w="113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F82589" w:rsidRPr="00CE5729" w:rsidRDefault="00F82589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5729">
              <w:rPr>
                <w:rFonts w:ascii="Arial" w:hAnsi="Arial" w:cs="Arial"/>
                <w:color w:val="000000"/>
                <w:sz w:val="18"/>
                <w:szCs w:val="18"/>
              </w:rPr>
              <w:t>,969</w:t>
            </w:r>
          </w:p>
        </w:tc>
        <w:tc>
          <w:tcPr>
            <w:tcW w:w="102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F82589" w:rsidRPr="00CE5729" w:rsidRDefault="00F82589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5729">
              <w:rPr>
                <w:rFonts w:ascii="Arial" w:hAnsi="Arial" w:cs="Arial"/>
                <w:color w:val="000000"/>
                <w:sz w:val="18"/>
                <w:szCs w:val="18"/>
              </w:rPr>
              <w:t>1,032</w:t>
            </w:r>
          </w:p>
        </w:tc>
      </w:tr>
      <w:tr w:rsidR="00F82589" w:rsidRPr="00CE5729" w:rsidTr="00996716">
        <w:trPr>
          <w:cantSplit/>
          <w:jc w:val="center"/>
        </w:trPr>
        <w:tc>
          <w:tcPr>
            <w:tcW w:w="7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F82589" w:rsidRPr="00CE5729" w:rsidRDefault="00F82589" w:rsidP="00996716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3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F82589" w:rsidRPr="00CE5729" w:rsidRDefault="00F82589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5729">
              <w:rPr>
                <w:rFonts w:ascii="Arial" w:hAnsi="Arial" w:cs="Arial"/>
                <w:color w:val="000000"/>
                <w:sz w:val="18"/>
                <w:szCs w:val="18"/>
              </w:rPr>
              <w:t>Risiko Litigasi</w:t>
            </w:r>
          </w:p>
        </w:tc>
        <w:tc>
          <w:tcPr>
            <w:tcW w:w="1137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F82589" w:rsidRPr="00CE5729" w:rsidRDefault="00F82589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5729">
              <w:rPr>
                <w:rFonts w:ascii="Arial" w:hAnsi="Arial" w:cs="Arial"/>
                <w:color w:val="000000"/>
                <w:sz w:val="18"/>
                <w:szCs w:val="18"/>
              </w:rPr>
              <w:t>,950</w:t>
            </w:r>
          </w:p>
        </w:tc>
        <w:tc>
          <w:tcPr>
            <w:tcW w:w="102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F82589" w:rsidRPr="00CE5729" w:rsidRDefault="00F82589" w:rsidP="00996716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E5729">
              <w:rPr>
                <w:rFonts w:ascii="Arial" w:hAnsi="Arial" w:cs="Arial"/>
                <w:color w:val="000000"/>
                <w:sz w:val="18"/>
                <w:szCs w:val="18"/>
              </w:rPr>
              <w:t>1,053</w:t>
            </w:r>
          </w:p>
        </w:tc>
      </w:tr>
    </w:tbl>
    <w:p w:rsidR="00CE076A" w:rsidRPr="00CE076A" w:rsidRDefault="00CE076A" w:rsidP="00CE076A">
      <w:pPr>
        <w:spacing w:line="480" w:lineRule="auto"/>
        <w:ind w:left="0" w:firstLine="0"/>
        <w:rPr>
          <w:rFonts w:ascii="Times New Roman" w:hAnsi="Times New Roman" w:cs="Times New Roman"/>
          <w:b/>
          <w:sz w:val="24"/>
          <w:szCs w:val="24"/>
        </w:rPr>
      </w:pPr>
    </w:p>
    <w:p w:rsidR="00CE076A" w:rsidRDefault="004622C4" w:rsidP="00CE076A">
      <w:pPr>
        <w:pStyle w:val="ListParagraph"/>
        <w:numPr>
          <w:ilvl w:val="1"/>
          <w:numId w:val="49"/>
        </w:numPr>
        <w:spacing w:line="480" w:lineRule="auto"/>
        <w:ind w:left="1134" w:hanging="425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Uji Autokorelasi</w:t>
      </w:r>
    </w:p>
    <w:tbl>
      <w:tblPr>
        <w:tblW w:w="7341" w:type="dxa"/>
        <w:tblInd w:w="56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630"/>
        <w:gridCol w:w="218"/>
        <w:gridCol w:w="988"/>
        <w:gridCol w:w="1129"/>
        <w:gridCol w:w="1412"/>
        <w:gridCol w:w="1553"/>
        <w:gridCol w:w="572"/>
        <w:gridCol w:w="839"/>
      </w:tblGrid>
      <w:tr w:rsidR="006079BF" w:rsidRPr="0021793A" w:rsidTr="000B3408">
        <w:trPr>
          <w:gridBefore w:val="1"/>
          <w:gridAfter w:val="1"/>
          <w:wBefore w:w="630" w:type="dxa"/>
          <w:wAfter w:w="839" w:type="dxa"/>
          <w:cantSplit/>
        </w:trPr>
        <w:tc>
          <w:tcPr>
            <w:tcW w:w="587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6079BF" w:rsidRPr="0021793A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1793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Model Summary</w:t>
            </w:r>
            <w:r w:rsidRPr="00F629A5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6079BF" w:rsidRPr="0021793A" w:rsidTr="000B3408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none" w:sz="0" w:space="0" w:color="auto"/>
            <w:insideV w:val="single" w:sz="4" w:space="0" w:color="auto"/>
          </w:tblBorders>
        </w:tblPrEx>
        <w:trPr>
          <w:cantSplit/>
          <w:trHeight w:val="630"/>
        </w:trPr>
        <w:tc>
          <w:tcPr>
            <w:tcW w:w="848" w:type="dxa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:rsidR="006079BF" w:rsidRPr="0021793A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sz w:val="18"/>
                <w:szCs w:val="18"/>
              </w:rPr>
            </w:pPr>
            <w:r w:rsidRPr="0021793A"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988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6079BF" w:rsidRPr="0021793A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1793A">
              <w:rPr>
                <w:rFonts w:ascii="Arial" w:hAnsi="Arial" w:cs="Arial"/>
                <w:sz w:val="18"/>
                <w:szCs w:val="18"/>
              </w:rPr>
              <w:t>R</w:t>
            </w:r>
          </w:p>
        </w:tc>
        <w:tc>
          <w:tcPr>
            <w:tcW w:w="1129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6079BF" w:rsidRPr="0021793A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1793A">
              <w:rPr>
                <w:rFonts w:ascii="Arial" w:hAnsi="Arial" w:cs="Arial"/>
                <w:sz w:val="18"/>
                <w:szCs w:val="18"/>
              </w:rPr>
              <w:t>R Square</w:t>
            </w:r>
          </w:p>
        </w:tc>
        <w:tc>
          <w:tcPr>
            <w:tcW w:w="1412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6079BF" w:rsidRPr="0021793A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1793A">
              <w:rPr>
                <w:rFonts w:ascii="Arial" w:hAnsi="Arial" w:cs="Arial"/>
                <w:sz w:val="18"/>
                <w:szCs w:val="18"/>
              </w:rPr>
              <w:t>Adjusted R Square</w:t>
            </w:r>
          </w:p>
        </w:tc>
        <w:tc>
          <w:tcPr>
            <w:tcW w:w="1553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6079BF" w:rsidRPr="0021793A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1793A">
              <w:rPr>
                <w:rFonts w:ascii="Arial" w:hAnsi="Arial" w:cs="Arial"/>
                <w:sz w:val="18"/>
                <w:szCs w:val="18"/>
              </w:rPr>
              <w:t>Std. Error of the Estimate</w:t>
            </w:r>
          </w:p>
        </w:tc>
        <w:tc>
          <w:tcPr>
            <w:tcW w:w="1411" w:type="dxa"/>
            <w:gridSpan w:val="2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:rsidR="006079BF" w:rsidRPr="0021793A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1793A">
              <w:rPr>
                <w:rFonts w:ascii="Arial" w:hAnsi="Arial" w:cs="Arial"/>
                <w:sz w:val="18"/>
                <w:szCs w:val="18"/>
              </w:rPr>
              <w:t>Durbin-Watson</w:t>
            </w:r>
          </w:p>
        </w:tc>
      </w:tr>
      <w:tr w:rsidR="006079BF" w:rsidRPr="0021793A" w:rsidTr="000B3408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none" w:sz="0" w:space="0" w:color="auto"/>
            <w:insideV w:val="single" w:sz="4" w:space="0" w:color="auto"/>
          </w:tblBorders>
        </w:tblPrEx>
        <w:trPr>
          <w:cantSplit/>
          <w:trHeight w:val="308"/>
        </w:trPr>
        <w:tc>
          <w:tcPr>
            <w:tcW w:w="848" w:type="dxa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E0E0E0"/>
          </w:tcPr>
          <w:p w:rsidR="006079BF" w:rsidRPr="0021793A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sz w:val="18"/>
                <w:szCs w:val="18"/>
              </w:rPr>
            </w:pPr>
            <w:r w:rsidRPr="0021793A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988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FFFFFF"/>
          </w:tcPr>
          <w:p w:rsidR="006079BF" w:rsidRPr="0021793A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</w:t>
            </w:r>
            <w:r w:rsidRPr="0021793A">
              <w:rPr>
                <w:rFonts w:ascii="Arial" w:hAnsi="Arial" w:cs="Arial"/>
                <w:sz w:val="18"/>
                <w:szCs w:val="18"/>
              </w:rPr>
              <w:t>709</w:t>
            </w:r>
            <w:r w:rsidRPr="0021793A">
              <w:rPr>
                <w:rFonts w:ascii="Arial" w:hAnsi="Arial" w:cs="Arial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29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FFFFFF"/>
          </w:tcPr>
          <w:p w:rsidR="006079BF" w:rsidRPr="0021793A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</w:t>
            </w:r>
            <w:r w:rsidRPr="0021793A">
              <w:rPr>
                <w:rFonts w:ascii="Arial" w:hAnsi="Arial" w:cs="Arial"/>
                <w:sz w:val="18"/>
                <w:szCs w:val="18"/>
              </w:rPr>
              <w:t>603</w:t>
            </w:r>
          </w:p>
        </w:tc>
        <w:tc>
          <w:tcPr>
            <w:tcW w:w="1412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FFFFFF"/>
          </w:tcPr>
          <w:p w:rsidR="006079BF" w:rsidRPr="0021793A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</w:t>
            </w:r>
            <w:r w:rsidRPr="0021793A">
              <w:rPr>
                <w:rFonts w:ascii="Arial" w:hAnsi="Arial" w:cs="Arial"/>
                <w:sz w:val="18"/>
                <w:szCs w:val="18"/>
              </w:rPr>
              <w:t>729</w:t>
            </w:r>
          </w:p>
        </w:tc>
        <w:tc>
          <w:tcPr>
            <w:tcW w:w="1553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FFFFFF"/>
          </w:tcPr>
          <w:p w:rsidR="006079BF" w:rsidRPr="0021793A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</w:t>
            </w:r>
            <w:r w:rsidRPr="0021793A">
              <w:rPr>
                <w:rFonts w:ascii="Arial" w:hAnsi="Arial" w:cs="Arial"/>
                <w:sz w:val="18"/>
                <w:szCs w:val="18"/>
              </w:rPr>
              <w:t>01859</w:t>
            </w:r>
          </w:p>
        </w:tc>
        <w:tc>
          <w:tcPr>
            <w:tcW w:w="1411" w:type="dxa"/>
            <w:gridSpan w:val="2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</w:tcPr>
          <w:p w:rsidR="006079BF" w:rsidRPr="0021793A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,</w:t>
            </w:r>
            <w:r w:rsidRPr="0021793A">
              <w:rPr>
                <w:rFonts w:ascii="Arial" w:hAnsi="Arial" w:cs="Arial"/>
                <w:sz w:val="18"/>
                <w:szCs w:val="18"/>
              </w:rPr>
              <w:t>107</w:t>
            </w:r>
          </w:p>
        </w:tc>
      </w:tr>
    </w:tbl>
    <w:p w:rsidR="006079BF" w:rsidRDefault="006079BF" w:rsidP="006079BF">
      <w:pPr>
        <w:pStyle w:val="ListParagraph"/>
        <w:spacing w:line="480" w:lineRule="auto"/>
        <w:ind w:left="1134" w:firstLine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622C4" w:rsidRDefault="004622C4" w:rsidP="00CE076A">
      <w:pPr>
        <w:pStyle w:val="ListParagraph"/>
        <w:numPr>
          <w:ilvl w:val="1"/>
          <w:numId w:val="49"/>
        </w:numPr>
        <w:spacing w:line="480" w:lineRule="auto"/>
        <w:ind w:left="1134" w:hanging="425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Uji Heteroskedastisitas</w:t>
      </w:r>
    </w:p>
    <w:p w:rsidR="000D5E6E" w:rsidRDefault="000D5E6E" w:rsidP="000D5E6E">
      <w:pPr>
        <w:pStyle w:val="ListParagraph"/>
        <w:numPr>
          <w:ilvl w:val="0"/>
          <w:numId w:val="54"/>
        </w:numPr>
        <w:spacing w:line="480" w:lineRule="auto"/>
        <w:ind w:left="1560" w:hanging="426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Grafik </w:t>
      </w:r>
      <w:r w:rsidRPr="000D5E6E">
        <w:rPr>
          <w:rFonts w:ascii="Times New Roman" w:hAnsi="Times New Roman" w:cs="Times New Roman"/>
          <w:b/>
          <w:i/>
          <w:sz w:val="24"/>
          <w:szCs w:val="24"/>
          <w:lang w:val="en-US"/>
        </w:rPr>
        <w:t>Scatterplot</w:t>
      </w:r>
    </w:p>
    <w:p w:rsidR="002D3DF0" w:rsidRPr="006079BF" w:rsidRDefault="002D3DF0" w:rsidP="006079BF">
      <w:pPr>
        <w:pStyle w:val="ListParagraph"/>
        <w:spacing w:line="480" w:lineRule="auto"/>
        <w:ind w:left="1560" w:firstLine="0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 w:rsidRPr="002D3DF0"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>
            <wp:extent cx="3795067" cy="3038475"/>
            <wp:effectExtent l="19050" t="0" r="0" b="0"/>
            <wp:docPr id="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00215" cy="304259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671C2" w:rsidRPr="00CD12F0" w:rsidRDefault="000D5E6E" w:rsidP="00CD12F0">
      <w:pPr>
        <w:pStyle w:val="ListParagraph"/>
        <w:numPr>
          <w:ilvl w:val="0"/>
          <w:numId w:val="54"/>
        </w:numPr>
        <w:spacing w:line="480" w:lineRule="auto"/>
        <w:ind w:left="1560" w:hanging="426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Uji </w:t>
      </w:r>
      <w:r w:rsidRPr="000D5E6E">
        <w:rPr>
          <w:rFonts w:ascii="Times New Roman" w:hAnsi="Times New Roman" w:cs="Times New Roman"/>
          <w:b/>
          <w:i/>
          <w:sz w:val="24"/>
          <w:szCs w:val="24"/>
          <w:lang w:val="en-US"/>
        </w:rPr>
        <w:t>Glejser</w:t>
      </w:r>
    </w:p>
    <w:tbl>
      <w:tblPr>
        <w:tblW w:w="877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737"/>
        <w:gridCol w:w="1830"/>
        <w:gridCol w:w="1338"/>
        <w:gridCol w:w="1338"/>
        <w:gridCol w:w="1476"/>
        <w:gridCol w:w="1029"/>
        <w:gridCol w:w="1029"/>
      </w:tblGrid>
      <w:tr w:rsidR="002671C2" w:rsidRPr="002671C2" w:rsidTr="002671C2">
        <w:trPr>
          <w:cantSplit/>
        </w:trPr>
        <w:tc>
          <w:tcPr>
            <w:tcW w:w="877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efficients</w:t>
            </w:r>
            <w:r w:rsidRPr="002671C2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2671C2" w:rsidRPr="002671C2" w:rsidTr="002671C2">
        <w:trPr>
          <w:cantSplit/>
        </w:trPr>
        <w:tc>
          <w:tcPr>
            <w:tcW w:w="2567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676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476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1029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671C2" w:rsidRPr="002671C2" w:rsidRDefault="002D3DF0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1029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</w:tr>
      <w:tr w:rsidR="002671C2" w:rsidRPr="002671C2" w:rsidTr="002671C2">
        <w:trPr>
          <w:cantSplit/>
        </w:trPr>
        <w:tc>
          <w:tcPr>
            <w:tcW w:w="2567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338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B</w:t>
            </w:r>
          </w:p>
        </w:tc>
        <w:tc>
          <w:tcPr>
            <w:tcW w:w="1338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476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1029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9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2671C2" w:rsidRPr="002671C2" w:rsidTr="002671C2">
        <w:trPr>
          <w:cantSplit/>
        </w:trPr>
        <w:tc>
          <w:tcPr>
            <w:tcW w:w="73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3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1338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,906</w:t>
            </w:r>
          </w:p>
        </w:tc>
        <w:tc>
          <w:tcPr>
            <w:tcW w:w="133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,234</w:t>
            </w:r>
          </w:p>
        </w:tc>
        <w:tc>
          <w:tcPr>
            <w:tcW w:w="147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3,879</w:t>
            </w:r>
          </w:p>
        </w:tc>
        <w:tc>
          <w:tcPr>
            <w:tcW w:w="102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,000</w:t>
            </w:r>
          </w:p>
        </w:tc>
      </w:tr>
      <w:tr w:rsidR="002671C2" w:rsidRPr="002671C2" w:rsidTr="002671C2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Debt Covenant</w:t>
            </w:r>
          </w:p>
        </w:tc>
        <w:tc>
          <w:tcPr>
            <w:tcW w:w="13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,095</w:t>
            </w:r>
          </w:p>
        </w:tc>
        <w:tc>
          <w:tcPr>
            <w:tcW w:w="13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,128</w:t>
            </w:r>
          </w:p>
        </w:tc>
        <w:tc>
          <w:tcPr>
            <w:tcW w:w="14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,064</w:t>
            </w:r>
          </w:p>
        </w:tc>
        <w:tc>
          <w:tcPr>
            <w:tcW w:w="102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,744</w:t>
            </w:r>
          </w:p>
        </w:tc>
        <w:tc>
          <w:tcPr>
            <w:tcW w:w="102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,458</w:t>
            </w:r>
          </w:p>
        </w:tc>
      </w:tr>
      <w:tr w:rsidR="002671C2" w:rsidRPr="002671C2" w:rsidTr="002671C2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Political Cost</w:t>
            </w:r>
          </w:p>
        </w:tc>
        <w:tc>
          <w:tcPr>
            <w:tcW w:w="13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-,010</w:t>
            </w:r>
          </w:p>
        </w:tc>
        <w:tc>
          <w:tcPr>
            <w:tcW w:w="13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,011</w:t>
            </w:r>
          </w:p>
        </w:tc>
        <w:tc>
          <w:tcPr>
            <w:tcW w:w="14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-,076</w:t>
            </w:r>
          </w:p>
        </w:tc>
        <w:tc>
          <w:tcPr>
            <w:tcW w:w="102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-,885</w:t>
            </w:r>
          </w:p>
        </w:tc>
        <w:tc>
          <w:tcPr>
            <w:tcW w:w="102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,378</w:t>
            </w:r>
          </w:p>
        </w:tc>
      </w:tr>
      <w:tr w:rsidR="002671C2" w:rsidRPr="002671C2" w:rsidTr="002671C2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Financial Distress</w:t>
            </w:r>
          </w:p>
        </w:tc>
        <w:tc>
          <w:tcPr>
            <w:tcW w:w="13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-,004</w:t>
            </w:r>
          </w:p>
        </w:tc>
        <w:tc>
          <w:tcPr>
            <w:tcW w:w="13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,006</w:t>
            </w:r>
          </w:p>
        </w:tc>
        <w:tc>
          <w:tcPr>
            <w:tcW w:w="14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-,054</w:t>
            </w:r>
          </w:p>
        </w:tc>
        <w:tc>
          <w:tcPr>
            <w:tcW w:w="102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-,631</w:t>
            </w:r>
          </w:p>
        </w:tc>
        <w:tc>
          <w:tcPr>
            <w:tcW w:w="102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,529</w:t>
            </w:r>
          </w:p>
        </w:tc>
      </w:tr>
      <w:tr w:rsidR="002671C2" w:rsidRPr="002671C2" w:rsidTr="002671C2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3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Risiko Litigasi</w:t>
            </w:r>
          </w:p>
        </w:tc>
        <w:tc>
          <w:tcPr>
            <w:tcW w:w="1338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-,004</w:t>
            </w:r>
          </w:p>
        </w:tc>
        <w:tc>
          <w:tcPr>
            <w:tcW w:w="133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,002</w:t>
            </w:r>
          </w:p>
        </w:tc>
        <w:tc>
          <w:tcPr>
            <w:tcW w:w="147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-,130</w:t>
            </w:r>
          </w:p>
        </w:tc>
        <w:tc>
          <w:tcPr>
            <w:tcW w:w="102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-1,508</w:t>
            </w:r>
          </w:p>
        </w:tc>
        <w:tc>
          <w:tcPr>
            <w:tcW w:w="102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671C2" w:rsidRPr="002671C2" w:rsidRDefault="002671C2" w:rsidP="002671C2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671C2">
              <w:rPr>
                <w:rFonts w:ascii="Arial" w:hAnsi="Arial" w:cs="Arial"/>
                <w:color w:val="000000"/>
                <w:sz w:val="18"/>
                <w:szCs w:val="18"/>
              </w:rPr>
              <w:t>,134</w:t>
            </w:r>
          </w:p>
        </w:tc>
      </w:tr>
    </w:tbl>
    <w:p w:rsidR="00A57A5C" w:rsidRPr="002D3DF0" w:rsidRDefault="00A57A5C" w:rsidP="002D3DF0">
      <w:pPr>
        <w:spacing w:line="480" w:lineRule="auto"/>
        <w:ind w:left="0" w:firstLine="0"/>
        <w:rPr>
          <w:rFonts w:ascii="Times New Roman" w:hAnsi="Times New Roman" w:cs="Times New Roman"/>
          <w:b/>
          <w:sz w:val="24"/>
          <w:szCs w:val="24"/>
        </w:rPr>
      </w:pPr>
    </w:p>
    <w:p w:rsidR="004622C4" w:rsidRDefault="004622C4" w:rsidP="00A53401">
      <w:pPr>
        <w:pStyle w:val="ListParagraph"/>
        <w:numPr>
          <w:ilvl w:val="0"/>
          <w:numId w:val="51"/>
        </w:num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Analisis Regresi Linier Berganda</w:t>
      </w:r>
    </w:p>
    <w:tbl>
      <w:tblPr>
        <w:tblW w:w="874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738"/>
        <w:gridCol w:w="1830"/>
        <w:gridCol w:w="1337"/>
        <w:gridCol w:w="1337"/>
        <w:gridCol w:w="1476"/>
        <w:gridCol w:w="1014"/>
        <w:gridCol w:w="1014"/>
      </w:tblGrid>
      <w:tr w:rsidR="006079BF" w:rsidRPr="001632C2" w:rsidTr="000B3408">
        <w:trPr>
          <w:cantSplit/>
        </w:trPr>
        <w:tc>
          <w:tcPr>
            <w:tcW w:w="874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efficients</w:t>
            </w:r>
            <w:r w:rsidRPr="001632C2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6079BF" w:rsidRPr="001632C2" w:rsidTr="000B3408">
        <w:trPr>
          <w:cantSplit/>
        </w:trPr>
        <w:tc>
          <w:tcPr>
            <w:tcW w:w="2568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674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476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1014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1014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</w:tr>
      <w:tr w:rsidR="006079BF" w:rsidRPr="001632C2" w:rsidTr="000B3408">
        <w:trPr>
          <w:cantSplit/>
        </w:trPr>
        <w:tc>
          <w:tcPr>
            <w:tcW w:w="2568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337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B</w:t>
            </w:r>
          </w:p>
        </w:tc>
        <w:tc>
          <w:tcPr>
            <w:tcW w:w="1337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476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1014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14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6079BF" w:rsidRPr="001632C2" w:rsidTr="000B3408">
        <w:trPr>
          <w:cantSplit/>
        </w:trPr>
        <w:tc>
          <w:tcPr>
            <w:tcW w:w="738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3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1337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20,350</w:t>
            </w:r>
          </w:p>
        </w:tc>
        <w:tc>
          <w:tcPr>
            <w:tcW w:w="133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,314</w:t>
            </w:r>
          </w:p>
        </w:tc>
        <w:tc>
          <w:tcPr>
            <w:tcW w:w="147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64,872</w:t>
            </w:r>
          </w:p>
        </w:tc>
        <w:tc>
          <w:tcPr>
            <w:tcW w:w="101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,000</w:t>
            </w:r>
          </w:p>
        </w:tc>
      </w:tr>
      <w:tr w:rsidR="006079BF" w:rsidRPr="001632C2" w:rsidTr="000B3408">
        <w:trPr>
          <w:cantSplit/>
        </w:trPr>
        <w:tc>
          <w:tcPr>
            <w:tcW w:w="7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Debt Covenant</w:t>
            </w:r>
          </w:p>
        </w:tc>
        <w:tc>
          <w:tcPr>
            <w:tcW w:w="133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,712</w:t>
            </w:r>
          </w:p>
        </w:tc>
        <w:tc>
          <w:tcPr>
            <w:tcW w:w="133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,100</w:t>
            </w:r>
          </w:p>
        </w:tc>
        <w:tc>
          <w:tcPr>
            <w:tcW w:w="14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,477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7,087</w:t>
            </w: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,000</w:t>
            </w:r>
          </w:p>
        </w:tc>
      </w:tr>
      <w:tr w:rsidR="006079BF" w:rsidRPr="001632C2" w:rsidTr="000B3408">
        <w:trPr>
          <w:cantSplit/>
        </w:trPr>
        <w:tc>
          <w:tcPr>
            <w:tcW w:w="7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Political Cost</w:t>
            </w:r>
          </w:p>
        </w:tc>
        <w:tc>
          <w:tcPr>
            <w:tcW w:w="133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,084</w:t>
            </w:r>
          </w:p>
        </w:tc>
        <w:tc>
          <w:tcPr>
            <w:tcW w:w="133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,013</w:t>
            </w:r>
          </w:p>
        </w:tc>
        <w:tc>
          <w:tcPr>
            <w:tcW w:w="14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,449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6,657</w:t>
            </w: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,000</w:t>
            </w:r>
          </w:p>
        </w:tc>
      </w:tr>
      <w:tr w:rsidR="006079BF" w:rsidRPr="001632C2" w:rsidTr="000B3408">
        <w:trPr>
          <w:cantSplit/>
        </w:trPr>
        <w:tc>
          <w:tcPr>
            <w:tcW w:w="7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Financial Distress</w:t>
            </w:r>
          </w:p>
        </w:tc>
        <w:tc>
          <w:tcPr>
            <w:tcW w:w="133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,008</w:t>
            </w:r>
          </w:p>
        </w:tc>
        <w:tc>
          <w:tcPr>
            <w:tcW w:w="133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,006</w:t>
            </w:r>
          </w:p>
        </w:tc>
        <w:tc>
          <w:tcPr>
            <w:tcW w:w="14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,081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1,209</w:t>
            </w: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,229</w:t>
            </w:r>
          </w:p>
        </w:tc>
      </w:tr>
      <w:tr w:rsidR="006079BF" w:rsidRPr="001632C2" w:rsidTr="000B3408">
        <w:trPr>
          <w:cantSplit/>
        </w:trPr>
        <w:tc>
          <w:tcPr>
            <w:tcW w:w="7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3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Risiko Litigasi</w:t>
            </w:r>
          </w:p>
        </w:tc>
        <w:tc>
          <w:tcPr>
            <w:tcW w:w="1337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,003</w:t>
            </w:r>
          </w:p>
        </w:tc>
        <w:tc>
          <w:tcPr>
            <w:tcW w:w="133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,003</w:t>
            </w:r>
          </w:p>
        </w:tc>
        <w:tc>
          <w:tcPr>
            <w:tcW w:w="147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,070</w:t>
            </w:r>
          </w:p>
        </w:tc>
        <w:tc>
          <w:tcPr>
            <w:tcW w:w="10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1,030</w:t>
            </w:r>
          </w:p>
        </w:tc>
        <w:tc>
          <w:tcPr>
            <w:tcW w:w="101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,305</w:t>
            </w:r>
          </w:p>
        </w:tc>
      </w:tr>
    </w:tbl>
    <w:p w:rsidR="006079BF" w:rsidRDefault="006079BF" w:rsidP="006079BF">
      <w:pPr>
        <w:pStyle w:val="ListParagraph"/>
        <w:spacing w:line="480" w:lineRule="auto"/>
        <w:ind w:firstLine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622C4" w:rsidRDefault="004622C4" w:rsidP="00A53401">
      <w:pPr>
        <w:pStyle w:val="ListParagraph"/>
        <w:numPr>
          <w:ilvl w:val="0"/>
          <w:numId w:val="51"/>
        </w:num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Uji Hipotesis</w:t>
      </w:r>
    </w:p>
    <w:p w:rsidR="004622C4" w:rsidRDefault="004622C4" w:rsidP="00A53401">
      <w:pPr>
        <w:pStyle w:val="ListParagraph"/>
        <w:numPr>
          <w:ilvl w:val="0"/>
          <w:numId w:val="52"/>
        </w:num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Uji Kelayakan Model (Uji F)</w:t>
      </w:r>
    </w:p>
    <w:tbl>
      <w:tblPr>
        <w:tblW w:w="800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736"/>
        <w:gridCol w:w="1292"/>
        <w:gridCol w:w="1476"/>
        <w:gridCol w:w="1030"/>
        <w:gridCol w:w="1415"/>
        <w:gridCol w:w="1030"/>
        <w:gridCol w:w="1030"/>
      </w:tblGrid>
      <w:tr w:rsidR="006079BF" w:rsidRPr="00FC094B" w:rsidTr="000B3408">
        <w:trPr>
          <w:cantSplit/>
        </w:trPr>
        <w:tc>
          <w:tcPr>
            <w:tcW w:w="800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C094B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ANOVA</w:t>
            </w:r>
            <w:r w:rsidRPr="00FC094B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6079BF" w:rsidRPr="00FC094B" w:rsidTr="000B3408">
        <w:trPr>
          <w:cantSplit/>
        </w:trPr>
        <w:tc>
          <w:tcPr>
            <w:tcW w:w="2028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C094B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47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C094B">
              <w:rPr>
                <w:rFonts w:ascii="Arial" w:hAnsi="Arial" w:cs="Arial"/>
                <w:color w:val="000000"/>
                <w:sz w:val="18"/>
                <w:szCs w:val="18"/>
              </w:rPr>
              <w:t>Sum of Squares</w:t>
            </w:r>
          </w:p>
        </w:tc>
        <w:tc>
          <w:tcPr>
            <w:tcW w:w="10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079BF" w:rsidRPr="00FC094B" w:rsidRDefault="00F629A5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C094B">
              <w:rPr>
                <w:rFonts w:ascii="Arial" w:hAnsi="Arial" w:cs="Arial"/>
                <w:color w:val="000000"/>
                <w:sz w:val="18"/>
                <w:szCs w:val="18"/>
              </w:rPr>
              <w:t>D</w:t>
            </w:r>
            <w:r w:rsidR="006079BF" w:rsidRPr="00FC094B">
              <w:rPr>
                <w:rFonts w:ascii="Arial" w:hAnsi="Arial" w:cs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141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C094B">
              <w:rPr>
                <w:rFonts w:ascii="Arial" w:hAnsi="Arial" w:cs="Arial"/>
                <w:color w:val="000000"/>
                <w:sz w:val="18"/>
                <w:szCs w:val="18"/>
              </w:rPr>
              <w:t>Mean Square</w:t>
            </w:r>
          </w:p>
        </w:tc>
        <w:tc>
          <w:tcPr>
            <w:tcW w:w="103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C094B">
              <w:rPr>
                <w:rFonts w:ascii="Arial" w:hAnsi="Arial" w:cs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C094B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</w:tr>
      <w:tr w:rsidR="006079BF" w:rsidRPr="00FC094B" w:rsidTr="000B3408">
        <w:trPr>
          <w:cantSplit/>
        </w:trPr>
        <w:tc>
          <w:tcPr>
            <w:tcW w:w="736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C094B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92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C094B">
              <w:rPr>
                <w:rFonts w:ascii="Arial" w:hAnsi="Arial" w:cs="Arial"/>
                <w:color w:val="000000"/>
                <w:sz w:val="18"/>
                <w:szCs w:val="18"/>
              </w:rPr>
              <w:t>Regression</w:t>
            </w:r>
          </w:p>
        </w:tc>
        <w:tc>
          <w:tcPr>
            <w:tcW w:w="1476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C094B">
              <w:rPr>
                <w:rFonts w:ascii="Arial" w:hAnsi="Arial" w:cs="Arial"/>
                <w:color w:val="000000"/>
                <w:sz w:val="18"/>
                <w:szCs w:val="18"/>
              </w:rPr>
              <w:t>20,877</w:t>
            </w:r>
          </w:p>
        </w:tc>
        <w:tc>
          <w:tcPr>
            <w:tcW w:w="103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C094B">
              <w:rPr>
                <w:rFonts w:ascii="Arial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41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C094B">
              <w:rPr>
                <w:rFonts w:ascii="Arial" w:hAnsi="Arial" w:cs="Arial"/>
                <w:color w:val="000000"/>
                <w:sz w:val="18"/>
                <w:szCs w:val="18"/>
              </w:rPr>
              <w:t>5,219</w:t>
            </w:r>
          </w:p>
        </w:tc>
        <w:tc>
          <w:tcPr>
            <w:tcW w:w="103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C094B">
              <w:rPr>
                <w:rFonts w:ascii="Arial" w:hAnsi="Arial" w:cs="Arial"/>
                <w:color w:val="000000"/>
                <w:sz w:val="18"/>
                <w:szCs w:val="18"/>
              </w:rPr>
              <w:t>23,991</w:t>
            </w:r>
          </w:p>
        </w:tc>
        <w:tc>
          <w:tcPr>
            <w:tcW w:w="103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C094B">
              <w:rPr>
                <w:rFonts w:ascii="Arial" w:hAnsi="Arial" w:cs="Arial"/>
                <w:color w:val="000000"/>
                <w:sz w:val="18"/>
                <w:szCs w:val="18"/>
              </w:rPr>
              <w:t>,000</w:t>
            </w:r>
            <w:r w:rsidRPr="00FC094B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6079BF" w:rsidRPr="00FC094B" w:rsidTr="000B3408">
        <w:trPr>
          <w:cantSplit/>
        </w:trPr>
        <w:tc>
          <w:tcPr>
            <w:tcW w:w="73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9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C094B">
              <w:rPr>
                <w:rFonts w:ascii="Arial" w:hAnsi="Arial" w:cs="Arial"/>
                <w:color w:val="000000"/>
                <w:sz w:val="18"/>
                <w:szCs w:val="18"/>
              </w:rPr>
              <w:t>Residual</w:t>
            </w:r>
          </w:p>
        </w:tc>
        <w:tc>
          <w:tcPr>
            <w:tcW w:w="147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C094B">
              <w:rPr>
                <w:rFonts w:ascii="Arial" w:hAnsi="Arial" w:cs="Arial"/>
                <w:color w:val="000000"/>
                <w:sz w:val="18"/>
                <w:szCs w:val="18"/>
              </w:rPr>
              <w:t>29,370</w:t>
            </w:r>
          </w:p>
        </w:tc>
        <w:tc>
          <w:tcPr>
            <w:tcW w:w="10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C094B">
              <w:rPr>
                <w:rFonts w:ascii="Arial" w:hAnsi="Arial" w:cs="Arial"/>
                <w:color w:val="000000"/>
                <w:sz w:val="18"/>
                <w:szCs w:val="18"/>
              </w:rPr>
              <w:t>135</w:t>
            </w:r>
          </w:p>
        </w:tc>
        <w:tc>
          <w:tcPr>
            <w:tcW w:w="141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C094B">
              <w:rPr>
                <w:rFonts w:ascii="Arial" w:hAnsi="Arial" w:cs="Arial"/>
                <w:color w:val="000000"/>
                <w:sz w:val="18"/>
                <w:szCs w:val="18"/>
              </w:rPr>
              <w:t>,218</w:t>
            </w:r>
          </w:p>
        </w:tc>
        <w:tc>
          <w:tcPr>
            <w:tcW w:w="103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079BF" w:rsidRPr="00FC094B" w:rsidTr="000B3408">
        <w:trPr>
          <w:cantSplit/>
        </w:trPr>
        <w:tc>
          <w:tcPr>
            <w:tcW w:w="736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92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C094B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476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C094B">
              <w:rPr>
                <w:rFonts w:ascii="Arial" w:hAnsi="Arial" w:cs="Arial"/>
                <w:color w:val="000000"/>
                <w:sz w:val="18"/>
                <w:szCs w:val="18"/>
              </w:rPr>
              <w:t>50,247</w:t>
            </w:r>
          </w:p>
        </w:tc>
        <w:tc>
          <w:tcPr>
            <w:tcW w:w="103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C094B">
              <w:rPr>
                <w:rFonts w:ascii="Arial" w:hAnsi="Arial" w:cs="Arial"/>
                <w:color w:val="000000"/>
                <w:sz w:val="18"/>
                <w:szCs w:val="18"/>
              </w:rPr>
              <w:t>139</w:t>
            </w:r>
          </w:p>
        </w:tc>
        <w:tc>
          <w:tcPr>
            <w:tcW w:w="141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3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6079BF" w:rsidRPr="00FC094B" w:rsidRDefault="006079BF" w:rsidP="000B3408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6079BF" w:rsidRDefault="006079BF" w:rsidP="006079BF">
      <w:pPr>
        <w:pStyle w:val="ListParagraph"/>
        <w:spacing w:line="480" w:lineRule="auto"/>
        <w:ind w:left="1080" w:firstLine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622C4" w:rsidRDefault="004622C4" w:rsidP="00A53401">
      <w:pPr>
        <w:pStyle w:val="ListParagraph"/>
        <w:numPr>
          <w:ilvl w:val="0"/>
          <w:numId w:val="52"/>
        </w:num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Uji  </w:t>
      </w:r>
      <w:r w:rsidR="00D01CA3">
        <w:rPr>
          <w:rFonts w:ascii="Times New Roman" w:hAnsi="Times New Roman" w:cs="Times New Roman"/>
          <w:b/>
          <w:sz w:val="24"/>
          <w:szCs w:val="24"/>
          <w:lang w:val="en-US"/>
        </w:rPr>
        <w:t xml:space="preserve">Signifikansi Parameter Individual (Uji </w:t>
      </w:r>
      <w:r w:rsidR="006079BF">
        <w:rPr>
          <w:rFonts w:ascii="Times New Roman" w:hAnsi="Times New Roman" w:cs="Times New Roman"/>
          <w:b/>
          <w:sz w:val="24"/>
          <w:szCs w:val="24"/>
          <w:lang w:val="en-US"/>
        </w:rPr>
        <w:t xml:space="preserve">Statistik </w:t>
      </w:r>
      <w:r w:rsidR="00D01CA3">
        <w:rPr>
          <w:rFonts w:ascii="Times New Roman" w:hAnsi="Times New Roman" w:cs="Times New Roman"/>
          <w:b/>
          <w:sz w:val="24"/>
          <w:szCs w:val="24"/>
          <w:lang w:val="en-US"/>
        </w:rPr>
        <w:t>t)</w:t>
      </w:r>
    </w:p>
    <w:tbl>
      <w:tblPr>
        <w:tblW w:w="874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738"/>
        <w:gridCol w:w="1830"/>
        <w:gridCol w:w="1337"/>
        <w:gridCol w:w="1337"/>
        <w:gridCol w:w="1476"/>
        <w:gridCol w:w="1014"/>
        <w:gridCol w:w="1014"/>
      </w:tblGrid>
      <w:tr w:rsidR="006079BF" w:rsidRPr="001632C2" w:rsidTr="000B3408">
        <w:trPr>
          <w:cantSplit/>
        </w:trPr>
        <w:tc>
          <w:tcPr>
            <w:tcW w:w="8746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efficients</w:t>
            </w:r>
            <w:r w:rsidRPr="001632C2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6079BF" w:rsidRPr="001632C2" w:rsidTr="000B3408">
        <w:trPr>
          <w:cantSplit/>
        </w:trPr>
        <w:tc>
          <w:tcPr>
            <w:tcW w:w="2568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674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476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1014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1014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</w:tr>
      <w:tr w:rsidR="006079BF" w:rsidRPr="001632C2" w:rsidTr="000B3408">
        <w:trPr>
          <w:cantSplit/>
        </w:trPr>
        <w:tc>
          <w:tcPr>
            <w:tcW w:w="2568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337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B</w:t>
            </w:r>
          </w:p>
        </w:tc>
        <w:tc>
          <w:tcPr>
            <w:tcW w:w="1337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476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1014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14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6079BF" w:rsidRPr="001632C2" w:rsidTr="000B3408">
        <w:trPr>
          <w:cantSplit/>
        </w:trPr>
        <w:tc>
          <w:tcPr>
            <w:tcW w:w="738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83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1337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20,350</w:t>
            </w:r>
          </w:p>
        </w:tc>
        <w:tc>
          <w:tcPr>
            <w:tcW w:w="133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,314</w:t>
            </w:r>
          </w:p>
        </w:tc>
        <w:tc>
          <w:tcPr>
            <w:tcW w:w="147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64,872</w:t>
            </w:r>
          </w:p>
        </w:tc>
        <w:tc>
          <w:tcPr>
            <w:tcW w:w="101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,000</w:t>
            </w:r>
          </w:p>
        </w:tc>
      </w:tr>
      <w:tr w:rsidR="006079BF" w:rsidRPr="001632C2" w:rsidTr="000B3408">
        <w:trPr>
          <w:cantSplit/>
        </w:trPr>
        <w:tc>
          <w:tcPr>
            <w:tcW w:w="7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Debt Covenant</w:t>
            </w:r>
          </w:p>
        </w:tc>
        <w:tc>
          <w:tcPr>
            <w:tcW w:w="133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,712</w:t>
            </w:r>
          </w:p>
        </w:tc>
        <w:tc>
          <w:tcPr>
            <w:tcW w:w="133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,100</w:t>
            </w:r>
          </w:p>
        </w:tc>
        <w:tc>
          <w:tcPr>
            <w:tcW w:w="14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,477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7,087</w:t>
            </w: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,000</w:t>
            </w:r>
          </w:p>
        </w:tc>
      </w:tr>
      <w:tr w:rsidR="006079BF" w:rsidRPr="001632C2" w:rsidTr="000B3408">
        <w:trPr>
          <w:cantSplit/>
        </w:trPr>
        <w:tc>
          <w:tcPr>
            <w:tcW w:w="7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Political Cost</w:t>
            </w:r>
          </w:p>
        </w:tc>
        <w:tc>
          <w:tcPr>
            <w:tcW w:w="133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,084</w:t>
            </w:r>
          </w:p>
        </w:tc>
        <w:tc>
          <w:tcPr>
            <w:tcW w:w="133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,013</w:t>
            </w:r>
          </w:p>
        </w:tc>
        <w:tc>
          <w:tcPr>
            <w:tcW w:w="14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,449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6,657</w:t>
            </w: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,000</w:t>
            </w:r>
          </w:p>
        </w:tc>
      </w:tr>
      <w:tr w:rsidR="006079BF" w:rsidRPr="001632C2" w:rsidTr="000B3408">
        <w:trPr>
          <w:cantSplit/>
        </w:trPr>
        <w:tc>
          <w:tcPr>
            <w:tcW w:w="7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3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Financial Distress</w:t>
            </w:r>
          </w:p>
        </w:tc>
        <w:tc>
          <w:tcPr>
            <w:tcW w:w="133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,008</w:t>
            </w:r>
          </w:p>
        </w:tc>
        <w:tc>
          <w:tcPr>
            <w:tcW w:w="133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,006</w:t>
            </w:r>
          </w:p>
        </w:tc>
        <w:tc>
          <w:tcPr>
            <w:tcW w:w="14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,081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1,209</w:t>
            </w: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,229</w:t>
            </w:r>
          </w:p>
        </w:tc>
      </w:tr>
      <w:tr w:rsidR="006079BF" w:rsidRPr="001632C2" w:rsidTr="000B3408">
        <w:trPr>
          <w:cantSplit/>
        </w:trPr>
        <w:tc>
          <w:tcPr>
            <w:tcW w:w="7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240" w:lineRule="auto"/>
              <w:ind w:left="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3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Risiko Litigasi</w:t>
            </w:r>
          </w:p>
        </w:tc>
        <w:tc>
          <w:tcPr>
            <w:tcW w:w="1337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,003</w:t>
            </w:r>
          </w:p>
        </w:tc>
        <w:tc>
          <w:tcPr>
            <w:tcW w:w="133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,003</w:t>
            </w:r>
          </w:p>
        </w:tc>
        <w:tc>
          <w:tcPr>
            <w:tcW w:w="147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,070</w:t>
            </w:r>
          </w:p>
        </w:tc>
        <w:tc>
          <w:tcPr>
            <w:tcW w:w="10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-1,030</w:t>
            </w:r>
          </w:p>
        </w:tc>
        <w:tc>
          <w:tcPr>
            <w:tcW w:w="101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6079BF" w:rsidRPr="001632C2" w:rsidRDefault="006079BF" w:rsidP="000B3408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1632C2">
              <w:rPr>
                <w:rFonts w:ascii="Arial" w:hAnsi="Arial" w:cs="Arial"/>
                <w:color w:val="000000"/>
                <w:sz w:val="18"/>
                <w:szCs w:val="18"/>
              </w:rPr>
              <w:t>,305</w:t>
            </w:r>
          </w:p>
        </w:tc>
      </w:tr>
    </w:tbl>
    <w:p w:rsidR="006079BF" w:rsidRDefault="006079BF" w:rsidP="006079BF">
      <w:pPr>
        <w:pStyle w:val="ListParagraph"/>
        <w:spacing w:line="480" w:lineRule="auto"/>
        <w:ind w:left="1080" w:firstLine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702ACF" w:rsidRDefault="00702ACF" w:rsidP="00A53401">
      <w:pPr>
        <w:pStyle w:val="ListParagraph"/>
        <w:numPr>
          <w:ilvl w:val="0"/>
          <w:numId w:val="52"/>
        </w:num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Uji Koefisien Determinasi (R</w:t>
      </w:r>
      <w:r>
        <w:rPr>
          <w:rFonts w:ascii="Times New Roman" w:hAnsi="Times New Roman" w:cs="Times New Roman"/>
          <w:b/>
          <w:sz w:val="24"/>
          <w:szCs w:val="24"/>
          <w:vertAlign w:val="superscript"/>
          <w:lang w:val="en-US"/>
        </w:rPr>
        <w:t>2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)</w:t>
      </w:r>
    </w:p>
    <w:tbl>
      <w:tblPr>
        <w:tblW w:w="7341" w:type="dxa"/>
        <w:tblInd w:w="56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/>
      </w:tblPr>
      <w:tblGrid>
        <w:gridCol w:w="630"/>
        <w:gridCol w:w="218"/>
        <w:gridCol w:w="988"/>
        <w:gridCol w:w="1129"/>
        <w:gridCol w:w="1412"/>
        <w:gridCol w:w="1553"/>
        <w:gridCol w:w="572"/>
        <w:gridCol w:w="839"/>
      </w:tblGrid>
      <w:tr w:rsidR="00F629A5" w:rsidRPr="0021793A" w:rsidTr="00A648EB">
        <w:trPr>
          <w:gridBefore w:val="1"/>
          <w:gridAfter w:val="1"/>
          <w:wBefore w:w="630" w:type="dxa"/>
          <w:wAfter w:w="839" w:type="dxa"/>
          <w:cantSplit/>
        </w:trPr>
        <w:tc>
          <w:tcPr>
            <w:tcW w:w="5872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F629A5" w:rsidRPr="0021793A" w:rsidRDefault="00F629A5" w:rsidP="00A648EB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</w:pPr>
            <w:r w:rsidRPr="0021793A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Model Summary</w:t>
            </w:r>
            <w:r w:rsidRPr="005375BD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F629A5" w:rsidRPr="0021793A" w:rsidTr="00A648E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none" w:sz="0" w:space="0" w:color="auto"/>
            <w:insideV w:val="single" w:sz="4" w:space="0" w:color="auto"/>
          </w:tblBorders>
        </w:tblPrEx>
        <w:trPr>
          <w:cantSplit/>
          <w:trHeight w:val="630"/>
        </w:trPr>
        <w:tc>
          <w:tcPr>
            <w:tcW w:w="848" w:type="dxa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:rsidR="00F629A5" w:rsidRPr="0021793A" w:rsidRDefault="00F629A5" w:rsidP="00A648EB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sz w:val="18"/>
                <w:szCs w:val="18"/>
              </w:rPr>
            </w:pPr>
            <w:r w:rsidRPr="0021793A"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988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F629A5" w:rsidRPr="0021793A" w:rsidRDefault="00F629A5" w:rsidP="00A648EB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1793A">
              <w:rPr>
                <w:rFonts w:ascii="Arial" w:hAnsi="Arial" w:cs="Arial"/>
                <w:sz w:val="18"/>
                <w:szCs w:val="18"/>
              </w:rPr>
              <w:t>R</w:t>
            </w:r>
          </w:p>
        </w:tc>
        <w:tc>
          <w:tcPr>
            <w:tcW w:w="1129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F629A5" w:rsidRPr="0021793A" w:rsidRDefault="00F629A5" w:rsidP="00A648EB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1793A">
              <w:rPr>
                <w:rFonts w:ascii="Arial" w:hAnsi="Arial" w:cs="Arial"/>
                <w:sz w:val="18"/>
                <w:szCs w:val="18"/>
              </w:rPr>
              <w:t>R Square</w:t>
            </w:r>
          </w:p>
        </w:tc>
        <w:tc>
          <w:tcPr>
            <w:tcW w:w="1412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F629A5" w:rsidRPr="0021793A" w:rsidRDefault="00F629A5" w:rsidP="00A648EB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1793A">
              <w:rPr>
                <w:rFonts w:ascii="Arial" w:hAnsi="Arial" w:cs="Arial"/>
                <w:sz w:val="18"/>
                <w:szCs w:val="18"/>
              </w:rPr>
              <w:t>Adjusted R Square</w:t>
            </w:r>
          </w:p>
        </w:tc>
        <w:tc>
          <w:tcPr>
            <w:tcW w:w="1553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FFFFFF"/>
            <w:vAlign w:val="bottom"/>
          </w:tcPr>
          <w:p w:rsidR="00F629A5" w:rsidRPr="0021793A" w:rsidRDefault="00F629A5" w:rsidP="00A648EB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1793A">
              <w:rPr>
                <w:rFonts w:ascii="Arial" w:hAnsi="Arial" w:cs="Arial"/>
                <w:sz w:val="18"/>
                <w:szCs w:val="18"/>
              </w:rPr>
              <w:t>Std. Error of the Estimate</w:t>
            </w:r>
          </w:p>
        </w:tc>
        <w:tc>
          <w:tcPr>
            <w:tcW w:w="1411" w:type="dxa"/>
            <w:gridSpan w:val="2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  <w:vAlign w:val="bottom"/>
          </w:tcPr>
          <w:p w:rsidR="00F629A5" w:rsidRPr="0021793A" w:rsidRDefault="00F629A5" w:rsidP="00A648EB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1793A">
              <w:rPr>
                <w:rFonts w:ascii="Arial" w:hAnsi="Arial" w:cs="Arial"/>
                <w:sz w:val="18"/>
                <w:szCs w:val="18"/>
              </w:rPr>
              <w:t>Durbin-Watson</w:t>
            </w:r>
          </w:p>
        </w:tc>
      </w:tr>
      <w:tr w:rsidR="00F629A5" w:rsidRPr="0021793A" w:rsidTr="00A648EB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none" w:sz="0" w:space="0" w:color="auto"/>
            <w:insideV w:val="single" w:sz="4" w:space="0" w:color="auto"/>
          </w:tblBorders>
        </w:tblPrEx>
        <w:trPr>
          <w:cantSplit/>
          <w:trHeight w:val="308"/>
        </w:trPr>
        <w:tc>
          <w:tcPr>
            <w:tcW w:w="848" w:type="dxa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E0E0E0"/>
          </w:tcPr>
          <w:p w:rsidR="00F629A5" w:rsidRPr="0021793A" w:rsidRDefault="00F629A5" w:rsidP="00A648EB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rPr>
                <w:rFonts w:ascii="Arial" w:hAnsi="Arial" w:cs="Arial"/>
                <w:sz w:val="18"/>
                <w:szCs w:val="18"/>
              </w:rPr>
            </w:pPr>
            <w:r w:rsidRPr="0021793A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988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shd w:val="clear" w:color="auto" w:fill="FFFFFF"/>
          </w:tcPr>
          <w:p w:rsidR="00F629A5" w:rsidRPr="0021793A" w:rsidRDefault="00F629A5" w:rsidP="00A648EB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</w:t>
            </w:r>
            <w:r w:rsidRPr="0021793A">
              <w:rPr>
                <w:rFonts w:ascii="Arial" w:hAnsi="Arial" w:cs="Arial"/>
                <w:sz w:val="18"/>
                <w:szCs w:val="18"/>
              </w:rPr>
              <w:t>709</w:t>
            </w:r>
            <w:r w:rsidRPr="0021793A">
              <w:rPr>
                <w:rFonts w:ascii="Arial" w:hAnsi="Arial" w:cs="Arial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29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FFFFFF"/>
          </w:tcPr>
          <w:p w:rsidR="00F629A5" w:rsidRPr="0021793A" w:rsidRDefault="00F629A5" w:rsidP="00A648EB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</w:t>
            </w:r>
            <w:r w:rsidRPr="0021793A">
              <w:rPr>
                <w:rFonts w:ascii="Arial" w:hAnsi="Arial" w:cs="Arial"/>
                <w:sz w:val="18"/>
                <w:szCs w:val="18"/>
              </w:rPr>
              <w:t>603</w:t>
            </w:r>
          </w:p>
        </w:tc>
        <w:tc>
          <w:tcPr>
            <w:tcW w:w="1412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FFFFFF"/>
          </w:tcPr>
          <w:p w:rsidR="00F629A5" w:rsidRPr="0021793A" w:rsidRDefault="00F629A5" w:rsidP="00A648EB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</w:t>
            </w:r>
            <w:r w:rsidRPr="0021793A">
              <w:rPr>
                <w:rFonts w:ascii="Arial" w:hAnsi="Arial" w:cs="Arial"/>
                <w:sz w:val="18"/>
                <w:szCs w:val="18"/>
              </w:rPr>
              <w:t>729</w:t>
            </w:r>
          </w:p>
        </w:tc>
        <w:tc>
          <w:tcPr>
            <w:tcW w:w="1553" w:type="dxa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FFFFFF"/>
          </w:tcPr>
          <w:p w:rsidR="00F629A5" w:rsidRPr="0021793A" w:rsidRDefault="00F629A5" w:rsidP="00A648EB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,</w:t>
            </w:r>
            <w:r w:rsidRPr="0021793A">
              <w:rPr>
                <w:rFonts w:ascii="Arial" w:hAnsi="Arial" w:cs="Arial"/>
                <w:sz w:val="18"/>
                <w:szCs w:val="18"/>
              </w:rPr>
              <w:t>01859</w:t>
            </w:r>
          </w:p>
        </w:tc>
        <w:tc>
          <w:tcPr>
            <w:tcW w:w="1411" w:type="dxa"/>
            <w:gridSpan w:val="2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shd w:val="clear" w:color="auto" w:fill="FFFFFF"/>
          </w:tcPr>
          <w:p w:rsidR="00F629A5" w:rsidRPr="0021793A" w:rsidRDefault="00F629A5" w:rsidP="00A648EB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,</w:t>
            </w:r>
            <w:r w:rsidRPr="0021793A">
              <w:rPr>
                <w:rFonts w:ascii="Arial" w:hAnsi="Arial" w:cs="Arial"/>
                <w:sz w:val="18"/>
                <w:szCs w:val="18"/>
              </w:rPr>
              <w:t>107</w:t>
            </w:r>
          </w:p>
        </w:tc>
      </w:tr>
    </w:tbl>
    <w:p w:rsidR="00F629A5" w:rsidRDefault="00F629A5" w:rsidP="00F629A5">
      <w:pPr>
        <w:pStyle w:val="ListParagraph"/>
        <w:spacing w:line="480" w:lineRule="auto"/>
        <w:ind w:left="1080" w:firstLine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9D4A95" w:rsidRPr="00CE076A" w:rsidRDefault="009D4A95" w:rsidP="007A5760">
      <w:pPr>
        <w:pStyle w:val="ListParagraph"/>
        <w:spacing w:line="480" w:lineRule="auto"/>
        <w:ind w:left="1560" w:firstLine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sectPr w:rsidR="009D4A95" w:rsidRPr="00CE076A" w:rsidSect="0021793A">
      <w:headerReference w:type="default" r:id="rId11"/>
      <w:footerReference w:type="default" r:id="rId12"/>
      <w:headerReference w:type="first" r:id="rId13"/>
      <w:footerReference w:type="first" r:id="rId14"/>
      <w:pgSz w:w="11907" w:h="16839" w:code="9"/>
      <w:pgMar w:top="2268" w:right="1701" w:bottom="1701" w:left="2268" w:header="357" w:footer="720" w:gutter="0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C833BF" w:rsidRDefault="00C833BF" w:rsidP="00772161">
      <w:pPr>
        <w:spacing w:after="0" w:line="240" w:lineRule="auto"/>
      </w:pPr>
      <w:r>
        <w:separator/>
      </w:r>
    </w:p>
  </w:endnote>
  <w:endnote w:type="continuationSeparator" w:id="1">
    <w:p w:rsidR="00C833BF" w:rsidRDefault="00C833BF" w:rsidP="0077216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D7675" w:rsidRDefault="004D7675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393343811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4"/>
        <w:szCs w:val="24"/>
      </w:rPr>
    </w:sdtEndPr>
    <w:sdtContent>
      <w:p w:rsidR="004D7675" w:rsidRPr="007F1833" w:rsidRDefault="000A5847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7F1833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D7675" w:rsidRPr="007F1833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7F1833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44360A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7F1833"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  <w:p w:rsidR="004D7675" w:rsidRDefault="004D7675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C833BF" w:rsidRDefault="00C833BF" w:rsidP="00772161">
      <w:pPr>
        <w:spacing w:after="0" w:line="240" w:lineRule="auto"/>
      </w:pPr>
      <w:r>
        <w:separator/>
      </w:r>
    </w:p>
  </w:footnote>
  <w:footnote w:type="continuationSeparator" w:id="1">
    <w:p w:rsidR="00C833BF" w:rsidRDefault="00C833BF" w:rsidP="0077216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335337822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sz w:val="24"/>
        <w:szCs w:val="24"/>
      </w:rPr>
    </w:sdtEndPr>
    <w:sdtContent>
      <w:p w:rsidR="004D7675" w:rsidRPr="007F1833" w:rsidRDefault="000A5847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7F1833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D7675" w:rsidRPr="007F1833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7F1833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44360A">
          <w:rPr>
            <w:rFonts w:ascii="Times New Roman" w:hAnsi="Times New Roman" w:cs="Times New Roman"/>
            <w:noProof/>
            <w:sz w:val="24"/>
            <w:szCs w:val="24"/>
          </w:rPr>
          <w:t>38</w:t>
        </w:r>
        <w:r w:rsidRPr="007F1833"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  <w:p w:rsidR="004D7675" w:rsidRDefault="004D7675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D7675" w:rsidRDefault="004D7675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DF19AE"/>
    <w:multiLevelType w:val="hybridMultilevel"/>
    <w:tmpl w:val="92CAF92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13B5AE0"/>
    <w:multiLevelType w:val="hybridMultilevel"/>
    <w:tmpl w:val="EE40C4F4"/>
    <w:lvl w:ilvl="0" w:tplc="CE16A1AC">
      <w:start w:val="1"/>
      <w:numFmt w:val="lowerLetter"/>
      <w:lvlText w:val="%1."/>
      <w:lvlJc w:val="left"/>
      <w:pPr>
        <w:ind w:left="1636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356" w:hanging="360"/>
      </w:pPr>
    </w:lvl>
    <w:lvl w:ilvl="2" w:tplc="0409001B" w:tentative="1">
      <w:start w:val="1"/>
      <w:numFmt w:val="lowerRoman"/>
      <w:lvlText w:val="%3."/>
      <w:lvlJc w:val="right"/>
      <w:pPr>
        <w:ind w:left="3076" w:hanging="180"/>
      </w:pPr>
    </w:lvl>
    <w:lvl w:ilvl="3" w:tplc="0409000F" w:tentative="1">
      <w:start w:val="1"/>
      <w:numFmt w:val="decimal"/>
      <w:lvlText w:val="%4."/>
      <w:lvlJc w:val="left"/>
      <w:pPr>
        <w:ind w:left="3796" w:hanging="360"/>
      </w:p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2">
    <w:nsid w:val="02121616"/>
    <w:multiLevelType w:val="hybridMultilevel"/>
    <w:tmpl w:val="9D52EB3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27D1B32"/>
    <w:multiLevelType w:val="hybridMultilevel"/>
    <w:tmpl w:val="57A26714"/>
    <w:lvl w:ilvl="0" w:tplc="F25C3478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">
    <w:nsid w:val="06F10A51"/>
    <w:multiLevelType w:val="hybridMultilevel"/>
    <w:tmpl w:val="35CEAC4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93611F3"/>
    <w:multiLevelType w:val="hybridMultilevel"/>
    <w:tmpl w:val="CD0E302E"/>
    <w:lvl w:ilvl="0" w:tplc="0F0ECC6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>
    <w:nsid w:val="0A4B18E6"/>
    <w:multiLevelType w:val="hybridMultilevel"/>
    <w:tmpl w:val="F2D44AF0"/>
    <w:lvl w:ilvl="0" w:tplc="3258E9B8">
      <w:start w:val="1"/>
      <w:numFmt w:val="decimal"/>
      <w:lvlText w:val="%1)"/>
      <w:lvlJc w:val="left"/>
      <w:pPr>
        <w:ind w:left="206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81" w:hanging="360"/>
      </w:pPr>
    </w:lvl>
    <w:lvl w:ilvl="2" w:tplc="0409001B" w:tentative="1">
      <w:start w:val="1"/>
      <w:numFmt w:val="lowerRoman"/>
      <w:lvlText w:val="%3."/>
      <w:lvlJc w:val="right"/>
      <w:pPr>
        <w:ind w:left="3501" w:hanging="180"/>
      </w:pPr>
    </w:lvl>
    <w:lvl w:ilvl="3" w:tplc="0409000F" w:tentative="1">
      <w:start w:val="1"/>
      <w:numFmt w:val="decimal"/>
      <w:lvlText w:val="%4."/>
      <w:lvlJc w:val="left"/>
      <w:pPr>
        <w:ind w:left="4221" w:hanging="360"/>
      </w:pPr>
    </w:lvl>
    <w:lvl w:ilvl="4" w:tplc="04090019" w:tentative="1">
      <w:start w:val="1"/>
      <w:numFmt w:val="lowerLetter"/>
      <w:lvlText w:val="%5."/>
      <w:lvlJc w:val="left"/>
      <w:pPr>
        <w:ind w:left="4941" w:hanging="360"/>
      </w:pPr>
    </w:lvl>
    <w:lvl w:ilvl="5" w:tplc="0409001B" w:tentative="1">
      <w:start w:val="1"/>
      <w:numFmt w:val="lowerRoman"/>
      <w:lvlText w:val="%6."/>
      <w:lvlJc w:val="right"/>
      <w:pPr>
        <w:ind w:left="5661" w:hanging="180"/>
      </w:pPr>
    </w:lvl>
    <w:lvl w:ilvl="6" w:tplc="0409000F" w:tentative="1">
      <w:start w:val="1"/>
      <w:numFmt w:val="decimal"/>
      <w:lvlText w:val="%7."/>
      <w:lvlJc w:val="left"/>
      <w:pPr>
        <w:ind w:left="6381" w:hanging="360"/>
      </w:pPr>
    </w:lvl>
    <w:lvl w:ilvl="7" w:tplc="04090019" w:tentative="1">
      <w:start w:val="1"/>
      <w:numFmt w:val="lowerLetter"/>
      <w:lvlText w:val="%8."/>
      <w:lvlJc w:val="left"/>
      <w:pPr>
        <w:ind w:left="7101" w:hanging="360"/>
      </w:pPr>
    </w:lvl>
    <w:lvl w:ilvl="8" w:tplc="04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7">
    <w:nsid w:val="10DC7754"/>
    <w:multiLevelType w:val="hybridMultilevel"/>
    <w:tmpl w:val="2544EA1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>
    <w:nsid w:val="1249295F"/>
    <w:multiLevelType w:val="hybridMultilevel"/>
    <w:tmpl w:val="FED828BE"/>
    <w:lvl w:ilvl="0" w:tplc="60180AC2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9">
    <w:nsid w:val="134A4311"/>
    <w:multiLevelType w:val="hybridMultilevel"/>
    <w:tmpl w:val="654EDD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13FA09C1"/>
    <w:multiLevelType w:val="hybridMultilevel"/>
    <w:tmpl w:val="CFF45E4E"/>
    <w:lvl w:ilvl="0" w:tplc="0409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11">
    <w:nsid w:val="146C25AF"/>
    <w:multiLevelType w:val="hybridMultilevel"/>
    <w:tmpl w:val="9C061B66"/>
    <w:lvl w:ilvl="0" w:tplc="3AB82122">
      <w:start w:val="1"/>
      <w:numFmt w:val="decimal"/>
      <w:lvlText w:val="%1)"/>
      <w:lvlJc w:val="left"/>
      <w:pPr>
        <w:ind w:left="206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81" w:hanging="360"/>
      </w:pPr>
    </w:lvl>
    <w:lvl w:ilvl="2" w:tplc="0409001B" w:tentative="1">
      <w:start w:val="1"/>
      <w:numFmt w:val="lowerRoman"/>
      <w:lvlText w:val="%3."/>
      <w:lvlJc w:val="right"/>
      <w:pPr>
        <w:ind w:left="3501" w:hanging="180"/>
      </w:pPr>
    </w:lvl>
    <w:lvl w:ilvl="3" w:tplc="0409000F" w:tentative="1">
      <w:start w:val="1"/>
      <w:numFmt w:val="decimal"/>
      <w:lvlText w:val="%4."/>
      <w:lvlJc w:val="left"/>
      <w:pPr>
        <w:ind w:left="4221" w:hanging="360"/>
      </w:pPr>
    </w:lvl>
    <w:lvl w:ilvl="4" w:tplc="04090019" w:tentative="1">
      <w:start w:val="1"/>
      <w:numFmt w:val="lowerLetter"/>
      <w:lvlText w:val="%5."/>
      <w:lvlJc w:val="left"/>
      <w:pPr>
        <w:ind w:left="4941" w:hanging="360"/>
      </w:pPr>
    </w:lvl>
    <w:lvl w:ilvl="5" w:tplc="0409001B" w:tentative="1">
      <w:start w:val="1"/>
      <w:numFmt w:val="lowerRoman"/>
      <w:lvlText w:val="%6."/>
      <w:lvlJc w:val="right"/>
      <w:pPr>
        <w:ind w:left="5661" w:hanging="180"/>
      </w:pPr>
    </w:lvl>
    <w:lvl w:ilvl="6" w:tplc="0409000F" w:tentative="1">
      <w:start w:val="1"/>
      <w:numFmt w:val="decimal"/>
      <w:lvlText w:val="%7."/>
      <w:lvlJc w:val="left"/>
      <w:pPr>
        <w:ind w:left="6381" w:hanging="360"/>
      </w:pPr>
    </w:lvl>
    <w:lvl w:ilvl="7" w:tplc="04090019" w:tentative="1">
      <w:start w:val="1"/>
      <w:numFmt w:val="lowerLetter"/>
      <w:lvlText w:val="%8."/>
      <w:lvlJc w:val="left"/>
      <w:pPr>
        <w:ind w:left="7101" w:hanging="360"/>
      </w:pPr>
    </w:lvl>
    <w:lvl w:ilvl="8" w:tplc="04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12">
    <w:nsid w:val="16E50636"/>
    <w:multiLevelType w:val="hybridMultilevel"/>
    <w:tmpl w:val="02FA6C0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6FD1BCB"/>
    <w:multiLevelType w:val="hybridMultilevel"/>
    <w:tmpl w:val="EB3028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188B4384"/>
    <w:multiLevelType w:val="hybridMultilevel"/>
    <w:tmpl w:val="B7FA8ACE"/>
    <w:lvl w:ilvl="0" w:tplc="8E32BB96">
      <w:start w:val="1"/>
      <w:numFmt w:val="decimal"/>
      <w:lvlText w:val="%1."/>
      <w:lvlJc w:val="left"/>
      <w:pPr>
        <w:ind w:left="1146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5">
    <w:nsid w:val="1BEA10DC"/>
    <w:multiLevelType w:val="hybridMultilevel"/>
    <w:tmpl w:val="DDE663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1CDD7883"/>
    <w:multiLevelType w:val="hybridMultilevel"/>
    <w:tmpl w:val="0C707EF0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>
    <w:nsid w:val="1D8F37A0"/>
    <w:multiLevelType w:val="hybridMultilevel"/>
    <w:tmpl w:val="0EFEA458"/>
    <w:lvl w:ilvl="0" w:tplc="EDDC98B8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8">
    <w:nsid w:val="1E8223B1"/>
    <w:multiLevelType w:val="hybridMultilevel"/>
    <w:tmpl w:val="2B468C1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0714EC6"/>
    <w:multiLevelType w:val="hybridMultilevel"/>
    <w:tmpl w:val="5600B11E"/>
    <w:lvl w:ilvl="0" w:tplc="0409000F">
      <w:start w:val="1"/>
      <w:numFmt w:val="decimal"/>
      <w:lvlText w:val="%1."/>
      <w:lvlJc w:val="left"/>
      <w:pPr>
        <w:ind w:left="2073" w:hanging="360"/>
      </w:pPr>
    </w:lvl>
    <w:lvl w:ilvl="1" w:tplc="04090019" w:tentative="1">
      <w:start w:val="1"/>
      <w:numFmt w:val="lowerLetter"/>
      <w:lvlText w:val="%2."/>
      <w:lvlJc w:val="left"/>
      <w:pPr>
        <w:ind w:left="2793" w:hanging="360"/>
      </w:pPr>
    </w:lvl>
    <w:lvl w:ilvl="2" w:tplc="0409001B" w:tentative="1">
      <w:start w:val="1"/>
      <w:numFmt w:val="lowerRoman"/>
      <w:lvlText w:val="%3."/>
      <w:lvlJc w:val="right"/>
      <w:pPr>
        <w:ind w:left="3513" w:hanging="180"/>
      </w:pPr>
    </w:lvl>
    <w:lvl w:ilvl="3" w:tplc="0409000F" w:tentative="1">
      <w:start w:val="1"/>
      <w:numFmt w:val="decimal"/>
      <w:lvlText w:val="%4."/>
      <w:lvlJc w:val="left"/>
      <w:pPr>
        <w:ind w:left="4233" w:hanging="360"/>
      </w:pPr>
    </w:lvl>
    <w:lvl w:ilvl="4" w:tplc="04090019" w:tentative="1">
      <w:start w:val="1"/>
      <w:numFmt w:val="lowerLetter"/>
      <w:lvlText w:val="%5."/>
      <w:lvlJc w:val="left"/>
      <w:pPr>
        <w:ind w:left="4953" w:hanging="360"/>
      </w:pPr>
    </w:lvl>
    <w:lvl w:ilvl="5" w:tplc="0409001B" w:tentative="1">
      <w:start w:val="1"/>
      <w:numFmt w:val="lowerRoman"/>
      <w:lvlText w:val="%6."/>
      <w:lvlJc w:val="right"/>
      <w:pPr>
        <w:ind w:left="5673" w:hanging="180"/>
      </w:pPr>
    </w:lvl>
    <w:lvl w:ilvl="6" w:tplc="0409000F" w:tentative="1">
      <w:start w:val="1"/>
      <w:numFmt w:val="decimal"/>
      <w:lvlText w:val="%7."/>
      <w:lvlJc w:val="left"/>
      <w:pPr>
        <w:ind w:left="6393" w:hanging="360"/>
      </w:pPr>
    </w:lvl>
    <w:lvl w:ilvl="7" w:tplc="04090019" w:tentative="1">
      <w:start w:val="1"/>
      <w:numFmt w:val="lowerLetter"/>
      <w:lvlText w:val="%8."/>
      <w:lvlJc w:val="left"/>
      <w:pPr>
        <w:ind w:left="7113" w:hanging="360"/>
      </w:pPr>
    </w:lvl>
    <w:lvl w:ilvl="8" w:tplc="0409001B" w:tentative="1">
      <w:start w:val="1"/>
      <w:numFmt w:val="lowerRoman"/>
      <w:lvlText w:val="%9."/>
      <w:lvlJc w:val="right"/>
      <w:pPr>
        <w:ind w:left="7833" w:hanging="180"/>
      </w:pPr>
    </w:lvl>
  </w:abstractNum>
  <w:abstractNum w:abstractNumId="20">
    <w:nsid w:val="219219F8"/>
    <w:multiLevelType w:val="hybridMultilevel"/>
    <w:tmpl w:val="E892C7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230A6ECD"/>
    <w:multiLevelType w:val="hybridMultilevel"/>
    <w:tmpl w:val="A3AA5308"/>
    <w:lvl w:ilvl="0" w:tplc="AA088C88">
      <w:start w:val="1"/>
      <w:numFmt w:val="decimal"/>
      <w:lvlText w:val="%1)"/>
      <w:lvlJc w:val="left"/>
      <w:pPr>
        <w:ind w:left="1506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226" w:hanging="360"/>
      </w:pPr>
    </w:lvl>
    <w:lvl w:ilvl="2" w:tplc="0409001B" w:tentative="1">
      <w:start w:val="1"/>
      <w:numFmt w:val="lowerRoman"/>
      <w:lvlText w:val="%3."/>
      <w:lvlJc w:val="right"/>
      <w:pPr>
        <w:ind w:left="2946" w:hanging="180"/>
      </w:pPr>
    </w:lvl>
    <w:lvl w:ilvl="3" w:tplc="0409000F" w:tentative="1">
      <w:start w:val="1"/>
      <w:numFmt w:val="decimal"/>
      <w:lvlText w:val="%4."/>
      <w:lvlJc w:val="left"/>
      <w:pPr>
        <w:ind w:left="3666" w:hanging="360"/>
      </w:pPr>
    </w:lvl>
    <w:lvl w:ilvl="4" w:tplc="04090019" w:tentative="1">
      <w:start w:val="1"/>
      <w:numFmt w:val="lowerLetter"/>
      <w:lvlText w:val="%5."/>
      <w:lvlJc w:val="left"/>
      <w:pPr>
        <w:ind w:left="4386" w:hanging="360"/>
      </w:pPr>
    </w:lvl>
    <w:lvl w:ilvl="5" w:tplc="0409001B" w:tentative="1">
      <w:start w:val="1"/>
      <w:numFmt w:val="lowerRoman"/>
      <w:lvlText w:val="%6."/>
      <w:lvlJc w:val="right"/>
      <w:pPr>
        <w:ind w:left="5106" w:hanging="180"/>
      </w:pPr>
    </w:lvl>
    <w:lvl w:ilvl="6" w:tplc="0409000F" w:tentative="1">
      <w:start w:val="1"/>
      <w:numFmt w:val="decimal"/>
      <w:lvlText w:val="%7."/>
      <w:lvlJc w:val="left"/>
      <w:pPr>
        <w:ind w:left="5826" w:hanging="360"/>
      </w:pPr>
    </w:lvl>
    <w:lvl w:ilvl="7" w:tplc="04090019" w:tentative="1">
      <w:start w:val="1"/>
      <w:numFmt w:val="lowerLetter"/>
      <w:lvlText w:val="%8."/>
      <w:lvlJc w:val="left"/>
      <w:pPr>
        <w:ind w:left="6546" w:hanging="360"/>
      </w:pPr>
    </w:lvl>
    <w:lvl w:ilvl="8" w:tplc="04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22">
    <w:nsid w:val="23162D4D"/>
    <w:multiLevelType w:val="hybridMultilevel"/>
    <w:tmpl w:val="19DC73D6"/>
    <w:lvl w:ilvl="0" w:tplc="44363E7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>
    <w:nsid w:val="27470AA4"/>
    <w:multiLevelType w:val="hybridMultilevel"/>
    <w:tmpl w:val="ED8A4EF2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4">
    <w:nsid w:val="27856407"/>
    <w:multiLevelType w:val="hybridMultilevel"/>
    <w:tmpl w:val="8FA64718"/>
    <w:lvl w:ilvl="0" w:tplc="95DA5A6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>
    <w:nsid w:val="29B53223"/>
    <w:multiLevelType w:val="hybridMultilevel"/>
    <w:tmpl w:val="381014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2B1F0965"/>
    <w:multiLevelType w:val="hybridMultilevel"/>
    <w:tmpl w:val="AD342DAE"/>
    <w:lvl w:ilvl="0" w:tplc="F2BA6B80">
      <w:start w:val="1"/>
      <w:numFmt w:val="decimal"/>
      <w:lvlText w:val="%1."/>
      <w:lvlJc w:val="left"/>
      <w:pPr>
        <w:ind w:left="144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BEE8688A">
      <w:start w:val="1"/>
      <w:numFmt w:val="upperLetter"/>
      <w:lvlText w:val="%3."/>
      <w:lvlJc w:val="left"/>
      <w:pPr>
        <w:ind w:left="306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7">
    <w:nsid w:val="2B80106E"/>
    <w:multiLevelType w:val="hybridMultilevel"/>
    <w:tmpl w:val="325C57A6"/>
    <w:lvl w:ilvl="0" w:tplc="0409000F">
      <w:start w:val="1"/>
      <w:numFmt w:val="decimal"/>
      <w:lvlText w:val="%1."/>
      <w:lvlJc w:val="left"/>
      <w:pPr>
        <w:ind w:left="502" w:hanging="360"/>
      </w:p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8">
    <w:nsid w:val="30266D90"/>
    <w:multiLevelType w:val="hybridMultilevel"/>
    <w:tmpl w:val="318E5E5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334E79E9"/>
    <w:multiLevelType w:val="hybridMultilevel"/>
    <w:tmpl w:val="759A350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649AF92A">
      <w:start w:val="1"/>
      <w:numFmt w:val="lowerLetter"/>
      <w:lvlText w:val="%2."/>
      <w:lvlJc w:val="left"/>
      <w:pPr>
        <w:ind w:left="1440" w:hanging="360"/>
      </w:pPr>
      <w:rPr>
        <w:i w:val="0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3527482B"/>
    <w:multiLevelType w:val="hybridMultilevel"/>
    <w:tmpl w:val="CAEC733C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1">
    <w:nsid w:val="36E66135"/>
    <w:multiLevelType w:val="hybridMultilevel"/>
    <w:tmpl w:val="03E81DDE"/>
    <w:lvl w:ilvl="0" w:tplc="2730CFEA">
      <w:start w:val="1"/>
      <w:numFmt w:val="upp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38FE1642"/>
    <w:multiLevelType w:val="hybridMultilevel"/>
    <w:tmpl w:val="526ECC00"/>
    <w:lvl w:ilvl="0" w:tplc="9510FDF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>
    <w:nsid w:val="3C6F246B"/>
    <w:multiLevelType w:val="hybridMultilevel"/>
    <w:tmpl w:val="C772021C"/>
    <w:lvl w:ilvl="0" w:tplc="155E3A8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>
    <w:nsid w:val="3D3A281F"/>
    <w:multiLevelType w:val="hybridMultilevel"/>
    <w:tmpl w:val="EB104F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3F277E50"/>
    <w:multiLevelType w:val="hybridMultilevel"/>
    <w:tmpl w:val="6B8A1780"/>
    <w:lvl w:ilvl="0" w:tplc="D7DCA24A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6">
    <w:nsid w:val="45B57A50"/>
    <w:multiLevelType w:val="hybridMultilevel"/>
    <w:tmpl w:val="5B86894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47A250EA"/>
    <w:multiLevelType w:val="hybridMultilevel"/>
    <w:tmpl w:val="807EC4AA"/>
    <w:lvl w:ilvl="0" w:tplc="E95856AC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8">
    <w:nsid w:val="492C514E"/>
    <w:multiLevelType w:val="hybridMultilevel"/>
    <w:tmpl w:val="E7E4D3EC"/>
    <w:lvl w:ilvl="0" w:tplc="7976264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9">
    <w:nsid w:val="4FB4756C"/>
    <w:multiLevelType w:val="hybridMultilevel"/>
    <w:tmpl w:val="4EEC156E"/>
    <w:lvl w:ilvl="0" w:tplc="8ED4E4B0">
      <w:start w:val="1"/>
      <w:numFmt w:val="decimal"/>
      <w:lvlText w:val="%1."/>
      <w:lvlJc w:val="left"/>
      <w:pPr>
        <w:ind w:left="1494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40">
    <w:nsid w:val="503257A4"/>
    <w:multiLevelType w:val="hybridMultilevel"/>
    <w:tmpl w:val="415A790A"/>
    <w:lvl w:ilvl="0" w:tplc="31AE2D7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52A67D33"/>
    <w:multiLevelType w:val="hybridMultilevel"/>
    <w:tmpl w:val="D5B64A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>
    <w:nsid w:val="57AD458B"/>
    <w:multiLevelType w:val="hybridMultilevel"/>
    <w:tmpl w:val="12A258BA"/>
    <w:lvl w:ilvl="0" w:tplc="0ABE97F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3">
    <w:nsid w:val="588F2C6D"/>
    <w:multiLevelType w:val="hybridMultilevel"/>
    <w:tmpl w:val="1A36D72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5B911769"/>
    <w:multiLevelType w:val="hybridMultilevel"/>
    <w:tmpl w:val="013A6068"/>
    <w:lvl w:ilvl="0" w:tplc="A788ADC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5">
    <w:nsid w:val="5BC30145"/>
    <w:multiLevelType w:val="hybridMultilevel"/>
    <w:tmpl w:val="9B9402E2"/>
    <w:lvl w:ilvl="0" w:tplc="D082A18A">
      <w:start w:val="1"/>
      <w:numFmt w:val="decimal"/>
      <w:lvlText w:val="%1."/>
      <w:lvlJc w:val="left"/>
      <w:pPr>
        <w:ind w:left="15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26" w:hanging="360"/>
      </w:pPr>
    </w:lvl>
    <w:lvl w:ilvl="2" w:tplc="0409001B" w:tentative="1">
      <w:start w:val="1"/>
      <w:numFmt w:val="lowerRoman"/>
      <w:lvlText w:val="%3."/>
      <w:lvlJc w:val="right"/>
      <w:pPr>
        <w:ind w:left="2946" w:hanging="180"/>
      </w:pPr>
    </w:lvl>
    <w:lvl w:ilvl="3" w:tplc="0409000F" w:tentative="1">
      <w:start w:val="1"/>
      <w:numFmt w:val="decimal"/>
      <w:lvlText w:val="%4."/>
      <w:lvlJc w:val="left"/>
      <w:pPr>
        <w:ind w:left="3666" w:hanging="360"/>
      </w:pPr>
    </w:lvl>
    <w:lvl w:ilvl="4" w:tplc="04090019" w:tentative="1">
      <w:start w:val="1"/>
      <w:numFmt w:val="lowerLetter"/>
      <w:lvlText w:val="%5."/>
      <w:lvlJc w:val="left"/>
      <w:pPr>
        <w:ind w:left="4386" w:hanging="360"/>
      </w:pPr>
    </w:lvl>
    <w:lvl w:ilvl="5" w:tplc="0409001B" w:tentative="1">
      <w:start w:val="1"/>
      <w:numFmt w:val="lowerRoman"/>
      <w:lvlText w:val="%6."/>
      <w:lvlJc w:val="right"/>
      <w:pPr>
        <w:ind w:left="5106" w:hanging="180"/>
      </w:pPr>
    </w:lvl>
    <w:lvl w:ilvl="6" w:tplc="0409000F" w:tentative="1">
      <w:start w:val="1"/>
      <w:numFmt w:val="decimal"/>
      <w:lvlText w:val="%7."/>
      <w:lvlJc w:val="left"/>
      <w:pPr>
        <w:ind w:left="5826" w:hanging="360"/>
      </w:pPr>
    </w:lvl>
    <w:lvl w:ilvl="7" w:tplc="04090019" w:tentative="1">
      <w:start w:val="1"/>
      <w:numFmt w:val="lowerLetter"/>
      <w:lvlText w:val="%8."/>
      <w:lvlJc w:val="left"/>
      <w:pPr>
        <w:ind w:left="6546" w:hanging="360"/>
      </w:pPr>
    </w:lvl>
    <w:lvl w:ilvl="8" w:tplc="04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46">
    <w:nsid w:val="600B4E1C"/>
    <w:multiLevelType w:val="hybridMultilevel"/>
    <w:tmpl w:val="7B3C36C6"/>
    <w:lvl w:ilvl="0" w:tplc="04090001">
      <w:start w:val="1"/>
      <w:numFmt w:val="bullet"/>
      <w:lvlText w:val=""/>
      <w:lvlJc w:val="left"/>
      <w:pPr>
        <w:ind w:left="150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2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4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6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8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0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2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4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66" w:hanging="360"/>
      </w:pPr>
      <w:rPr>
        <w:rFonts w:ascii="Wingdings" w:hAnsi="Wingdings" w:hint="default"/>
      </w:rPr>
    </w:lvl>
  </w:abstractNum>
  <w:abstractNum w:abstractNumId="47">
    <w:nsid w:val="616C41FC"/>
    <w:multiLevelType w:val="hybridMultilevel"/>
    <w:tmpl w:val="C0D680D2"/>
    <w:lvl w:ilvl="0" w:tplc="A11AD1B0">
      <w:start w:val="1"/>
      <w:numFmt w:val="decimal"/>
      <w:lvlText w:val="%1."/>
      <w:lvlJc w:val="left"/>
      <w:pPr>
        <w:ind w:left="720" w:hanging="360"/>
      </w:pPr>
      <w:rPr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617D55D0"/>
    <w:multiLevelType w:val="hybridMultilevel"/>
    <w:tmpl w:val="2EEA14E2"/>
    <w:lvl w:ilvl="0" w:tplc="7294F89C">
      <w:start w:val="1"/>
      <w:numFmt w:val="decimal"/>
      <w:lvlText w:val="%1."/>
      <w:lvlJc w:val="left"/>
      <w:pPr>
        <w:ind w:left="220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23" w:hanging="360"/>
      </w:pPr>
    </w:lvl>
    <w:lvl w:ilvl="2" w:tplc="0409001B" w:tentative="1">
      <w:start w:val="1"/>
      <w:numFmt w:val="lowerRoman"/>
      <w:lvlText w:val="%3."/>
      <w:lvlJc w:val="right"/>
      <w:pPr>
        <w:ind w:left="3643" w:hanging="180"/>
      </w:pPr>
    </w:lvl>
    <w:lvl w:ilvl="3" w:tplc="0409000F" w:tentative="1">
      <w:start w:val="1"/>
      <w:numFmt w:val="decimal"/>
      <w:lvlText w:val="%4."/>
      <w:lvlJc w:val="left"/>
      <w:pPr>
        <w:ind w:left="4363" w:hanging="360"/>
      </w:pPr>
    </w:lvl>
    <w:lvl w:ilvl="4" w:tplc="04090019" w:tentative="1">
      <w:start w:val="1"/>
      <w:numFmt w:val="lowerLetter"/>
      <w:lvlText w:val="%5."/>
      <w:lvlJc w:val="left"/>
      <w:pPr>
        <w:ind w:left="5083" w:hanging="360"/>
      </w:pPr>
    </w:lvl>
    <w:lvl w:ilvl="5" w:tplc="0409001B" w:tentative="1">
      <w:start w:val="1"/>
      <w:numFmt w:val="lowerRoman"/>
      <w:lvlText w:val="%6."/>
      <w:lvlJc w:val="right"/>
      <w:pPr>
        <w:ind w:left="5803" w:hanging="180"/>
      </w:pPr>
    </w:lvl>
    <w:lvl w:ilvl="6" w:tplc="0409000F" w:tentative="1">
      <w:start w:val="1"/>
      <w:numFmt w:val="decimal"/>
      <w:lvlText w:val="%7."/>
      <w:lvlJc w:val="left"/>
      <w:pPr>
        <w:ind w:left="6523" w:hanging="360"/>
      </w:pPr>
    </w:lvl>
    <w:lvl w:ilvl="7" w:tplc="04090019" w:tentative="1">
      <w:start w:val="1"/>
      <w:numFmt w:val="lowerLetter"/>
      <w:lvlText w:val="%8."/>
      <w:lvlJc w:val="left"/>
      <w:pPr>
        <w:ind w:left="7243" w:hanging="360"/>
      </w:pPr>
    </w:lvl>
    <w:lvl w:ilvl="8" w:tplc="0409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49">
    <w:nsid w:val="63975C3F"/>
    <w:multiLevelType w:val="hybridMultilevel"/>
    <w:tmpl w:val="470E329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0">
    <w:nsid w:val="64207017"/>
    <w:multiLevelType w:val="hybridMultilevel"/>
    <w:tmpl w:val="9A5AF33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65DE3FB7"/>
    <w:multiLevelType w:val="hybridMultilevel"/>
    <w:tmpl w:val="FCA4C08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>
    <w:nsid w:val="696E61A9"/>
    <w:multiLevelType w:val="hybridMultilevel"/>
    <w:tmpl w:val="99DAF028"/>
    <w:lvl w:ilvl="0" w:tplc="2AC2AB48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3">
    <w:nsid w:val="6B753D3B"/>
    <w:multiLevelType w:val="hybridMultilevel"/>
    <w:tmpl w:val="B80E60A4"/>
    <w:lvl w:ilvl="0" w:tplc="8C785894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54">
    <w:nsid w:val="6B987C31"/>
    <w:multiLevelType w:val="hybridMultilevel"/>
    <w:tmpl w:val="A8426FF4"/>
    <w:lvl w:ilvl="0" w:tplc="3A2863B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5">
    <w:nsid w:val="6D8F63E5"/>
    <w:multiLevelType w:val="hybridMultilevel"/>
    <w:tmpl w:val="3AF8CC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>
    <w:nsid w:val="6DB44FCC"/>
    <w:multiLevelType w:val="hybridMultilevel"/>
    <w:tmpl w:val="120216E8"/>
    <w:lvl w:ilvl="0" w:tplc="77961E9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7">
    <w:nsid w:val="6E6726B6"/>
    <w:multiLevelType w:val="hybridMultilevel"/>
    <w:tmpl w:val="AC8E2FE6"/>
    <w:lvl w:ilvl="0" w:tplc="7414BBA8">
      <w:start w:val="1"/>
      <w:numFmt w:val="decimal"/>
      <w:lvlText w:val="%1)"/>
      <w:lvlJc w:val="left"/>
      <w:pPr>
        <w:ind w:left="206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81" w:hanging="360"/>
      </w:pPr>
    </w:lvl>
    <w:lvl w:ilvl="2" w:tplc="0409001B" w:tentative="1">
      <w:start w:val="1"/>
      <w:numFmt w:val="lowerRoman"/>
      <w:lvlText w:val="%3."/>
      <w:lvlJc w:val="right"/>
      <w:pPr>
        <w:ind w:left="3501" w:hanging="180"/>
      </w:pPr>
    </w:lvl>
    <w:lvl w:ilvl="3" w:tplc="0409000F" w:tentative="1">
      <w:start w:val="1"/>
      <w:numFmt w:val="decimal"/>
      <w:lvlText w:val="%4."/>
      <w:lvlJc w:val="left"/>
      <w:pPr>
        <w:ind w:left="4221" w:hanging="360"/>
      </w:pPr>
    </w:lvl>
    <w:lvl w:ilvl="4" w:tplc="04090019" w:tentative="1">
      <w:start w:val="1"/>
      <w:numFmt w:val="lowerLetter"/>
      <w:lvlText w:val="%5."/>
      <w:lvlJc w:val="left"/>
      <w:pPr>
        <w:ind w:left="4941" w:hanging="360"/>
      </w:pPr>
    </w:lvl>
    <w:lvl w:ilvl="5" w:tplc="0409001B" w:tentative="1">
      <w:start w:val="1"/>
      <w:numFmt w:val="lowerRoman"/>
      <w:lvlText w:val="%6."/>
      <w:lvlJc w:val="right"/>
      <w:pPr>
        <w:ind w:left="5661" w:hanging="180"/>
      </w:pPr>
    </w:lvl>
    <w:lvl w:ilvl="6" w:tplc="0409000F" w:tentative="1">
      <w:start w:val="1"/>
      <w:numFmt w:val="decimal"/>
      <w:lvlText w:val="%7."/>
      <w:lvlJc w:val="left"/>
      <w:pPr>
        <w:ind w:left="6381" w:hanging="360"/>
      </w:pPr>
    </w:lvl>
    <w:lvl w:ilvl="7" w:tplc="04090019" w:tentative="1">
      <w:start w:val="1"/>
      <w:numFmt w:val="lowerLetter"/>
      <w:lvlText w:val="%8."/>
      <w:lvlJc w:val="left"/>
      <w:pPr>
        <w:ind w:left="7101" w:hanging="360"/>
      </w:pPr>
    </w:lvl>
    <w:lvl w:ilvl="8" w:tplc="04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58">
    <w:nsid w:val="707471C7"/>
    <w:multiLevelType w:val="hybridMultilevel"/>
    <w:tmpl w:val="866C6D84"/>
    <w:lvl w:ilvl="0" w:tplc="7C706754">
      <w:start w:val="1"/>
      <w:numFmt w:val="decimal"/>
      <w:lvlText w:val="%1)"/>
      <w:lvlJc w:val="left"/>
      <w:pPr>
        <w:ind w:left="206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81" w:hanging="360"/>
      </w:pPr>
    </w:lvl>
    <w:lvl w:ilvl="2" w:tplc="0409001B" w:tentative="1">
      <w:start w:val="1"/>
      <w:numFmt w:val="lowerRoman"/>
      <w:lvlText w:val="%3."/>
      <w:lvlJc w:val="right"/>
      <w:pPr>
        <w:ind w:left="3501" w:hanging="180"/>
      </w:pPr>
    </w:lvl>
    <w:lvl w:ilvl="3" w:tplc="0409000F" w:tentative="1">
      <w:start w:val="1"/>
      <w:numFmt w:val="decimal"/>
      <w:lvlText w:val="%4."/>
      <w:lvlJc w:val="left"/>
      <w:pPr>
        <w:ind w:left="4221" w:hanging="360"/>
      </w:pPr>
    </w:lvl>
    <w:lvl w:ilvl="4" w:tplc="04090019" w:tentative="1">
      <w:start w:val="1"/>
      <w:numFmt w:val="lowerLetter"/>
      <w:lvlText w:val="%5."/>
      <w:lvlJc w:val="left"/>
      <w:pPr>
        <w:ind w:left="4941" w:hanging="360"/>
      </w:pPr>
    </w:lvl>
    <w:lvl w:ilvl="5" w:tplc="0409001B" w:tentative="1">
      <w:start w:val="1"/>
      <w:numFmt w:val="lowerRoman"/>
      <w:lvlText w:val="%6."/>
      <w:lvlJc w:val="right"/>
      <w:pPr>
        <w:ind w:left="5661" w:hanging="180"/>
      </w:pPr>
    </w:lvl>
    <w:lvl w:ilvl="6" w:tplc="0409000F" w:tentative="1">
      <w:start w:val="1"/>
      <w:numFmt w:val="decimal"/>
      <w:lvlText w:val="%7."/>
      <w:lvlJc w:val="left"/>
      <w:pPr>
        <w:ind w:left="6381" w:hanging="360"/>
      </w:pPr>
    </w:lvl>
    <w:lvl w:ilvl="7" w:tplc="04090019" w:tentative="1">
      <w:start w:val="1"/>
      <w:numFmt w:val="lowerLetter"/>
      <w:lvlText w:val="%8."/>
      <w:lvlJc w:val="left"/>
      <w:pPr>
        <w:ind w:left="7101" w:hanging="360"/>
      </w:pPr>
    </w:lvl>
    <w:lvl w:ilvl="8" w:tplc="04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59">
    <w:nsid w:val="73BA7DF2"/>
    <w:multiLevelType w:val="hybridMultilevel"/>
    <w:tmpl w:val="4FEA245A"/>
    <w:lvl w:ilvl="0" w:tplc="2A66DB4A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60">
    <w:nsid w:val="740A78A9"/>
    <w:multiLevelType w:val="hybridMultilevel"/>
    <w:tmpl w:val="11B6F5BC"/>
    <w:lvl w:ilvl="0" w:tplc="EFECC13E">
      <w:start w:val="1"/>
      <w:numFmt w:val="lowerLetter"/>
      <w:lvlText w:val="%1."/>
      <w:lvlJc w:val="left"/>
      <w:pPr>
        <w:ind w:left="1146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61">
    <w:nsid w:val="76E21BCB"/>
    <w:multiLevelType w:val="hybridMultilevel"/>
    <w:tmpl w:val="41C0DE70"/>
    <w:lvl w:ilvl="0" w:tplc="675802FE">
      <w:start w:val="2"/>
      <w:numFmt w:val="lowerLetter"/>
      <w:lvlText w:val="%1."/>
      <w:lvlJc w:val="left"/>
      <w:pPr>
        <w:ind w:left="15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26" w:hanging="360"/>
      </w:pPr>
    </w:lvl>
    <w:lvl w:ilvl="2" w:tplc="0409001B" w:tentative="1">
      <w:start w:val="1"/>
      <w:numFmt w:val="lowerRoman"/>
      <w:lvlText w:val="%3."/>
      <w:lvlJc w:val="right"/>
      <w:pPr>
        <w:ind w:left="2946" w:hanging="180"/>
      </w:pPr>
    </w:lvl>
    <w:lvl w:ilvl="3" w:tplc="0409000F" w:tentative="1">
      <w:start w:val="1"/>
      <w:numFmt w:val="decimal"/>
      <w:lvlText w:val="%4."/>
      <w:lvlJc w:val="left"/>
      <w:pPr>
        <w:ind w:left="3666" w:hanging="360"/>
      </w:pPr>
    </w:lvl>
    <w:lvl w:ilvl="4" w:tplc="04090019" w:tentative="1">
      <w:start w:val="1"/>
      <w:numFmt w:val="lowerLetter"/>
      <w:lvlText w:val="%5."/>
      <w:lvlJc w:val="left"/>
      <w:pPr>
        <w:ind w:left="4386" w:hanging="360"/>
      </w:pPr>
    </w:lvl>
    <w:lvl w:ilvl="5" w:tplc="0409001B" w:tentative="1">
      <w:start w:val="1"/>
      <w:numFmt w:val="lowerRoman"/>
      <w:lvlText w:val="%6."/>
      <w:lvlJc w:val="right"/>
      <w:pPr>
        <w:ind w:left="5106" w:hanging="180"/>
      </w:pPr>
    </w:lvl>
    <w:lvl w:ilvl="6" w:tplc="0409000F" w:tentative="1">
      <w:start w:val="1"/>
      <w:numFmt w:val="decimal"/>
      <w:lvlText w:val="%7."/>
      <w:lvlJc w:val="left"/>
      <w:pPr>
        <w:ind w:left="5826" w:hanging="360"/>
      </w:pPr>
    </w:lvl>
    <w:lvl w:ilvl="7" w:tplc="04090019" w:tentative="1">
      <w:start w:val="1"/>
      <w:numFmt w:val="lowerLetter"/>
      <w:lvlText w:val="%8."/>
      <w:lvlJc w:val="left"/>
      <w:pPr>
        <w:ind w:left="6546" w:hanging="360"/>
      </w:pPr>
    </w:lvl>
    <w:lvl w:ilvl="8" w:tplc="04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62">
    <w:nsid w:val="78CE3FBE"/>
    <w:multiLevelType w:val="hybridMultilevel"/>
    <w:tmpl w:val="405C906E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>
    <w:nsid w:val="79660C73"/>
    <w:multiLevelType w:val="hybridMultilevel"/>
    <w:tmpl w:val="59A6A68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>
    <w:nsid w:val="7A920C03"/>
    <w:multiLevelType w:val="hybridMultilevel"/>
    <w:tmpl w:val="F9DABC96"/>
    <w:lvl w:ilvl="0" w:tplc="43BA86B2">
      <w:start w:val="1"/>
      <w:numFmt w:val="decimal"/>
      <w:lvlText w:val="%1)"/>
      <w:lvlJc w:val="left"/>
      <w:pPr>
        <w:ind w:left="15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26" w:hanging="360"/>
      </w:pPr>
    </w:lvl>
    <w:lvl w:ilvl="2" w:tplc="0409001B" w:tentative="1">
      <w:start w:val="1"/>
      <w:numFmt w:val="lowerRoman"/>
      <w:lvlText w:val="%3."/>
      <w:lvlJc w:val="right"/>
      <w:pPr>
        <w:ind w:left="2946" w:hanging="180"/>
      </w:pPr>
    </w:lvl>
    <w:lvl w:ilvl="3" w:tplc="0409000F" w:tentative="1">
      <w:start w:val="1"/>
      <w:numFmt w:val="decimal"/>
      <w:lvlText w:val="%4."/>
      <w:lvlJc w:val="left"/>
      <w:pPr>
        <w:ind w:left="3666" w:hanging="360"/>
      </w:pPr>
    </w:lvl>
    <w:lvl w:ilvl="4" w:tplc="04090019" w:tentative="1">
      <w:start w:val="1"/>
      <w:numFmt w:val="lowerLetter"/>
      <w:lvlText w:val="%5."/>
      <w:lvlJc w:val="left"/>
      <w:pPr>
        <w:ind w:left="4386" w:hanging="360"/>
      </w:pPr>
    </w:lvl>
    <w:lvl w:ilvl="5" w:tplc="0409001B" w:tentative="1">
      <w:start w:val="1"/>
      <w:numFmt w:val="lowerRoman"/>
      <w:lvlText w:val="%6."/>
      <w:lvlJc w:val="right"/>
      <w:pPr>
        <w:ind w:left="5106" w:hanging="180"/>
      </w:pPr>
    </w:lvl>
    <w:lvl w:ilvl="6" w:tplc="0409000F" w:tentative="1">
      <w:start w:val="1"/>
      <w:numFmt w:val="decimal"/>
      <w:lvlText w:val="%7."/>
      <w:lvlJc w:val="left"/>
      <w:pPr>
        <w:ind w:left="5826" w:hanging="360"/>
      </w:pPr>
    </w:lvl>
    <w:lvl w:ilvl="7" w:tplc="04090019" w:tentative="1">
      <w:start w:val="1"/>
      <w:numFmt w:val="lowerLetter"/>
      <w:lvlText w:val="%8."/>
      <w:lvlJc w:val="left"/>
      <w:pPr>
        <w:ind w:left="6546" w:hanging="360"/>
      </w:pPr>
    </w:lvl>
    <w:lvl w:ilvl="8" w:tplc="04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65">
    <w:nsid w:val="7B844782"/>
    <w:multiLevelType w:val="hybridMultilevel"/>
    <w:tmpl w:val="D00867E0"/>
    <w:lvl w:ilvl="0" w:tplc="6D2CCC2E">
      <w:start w:val="1"/>
      <w:numFmt w:val="decimal"/>
      <w:lvlText w:val="%1."/>
      <w:lvlJc w:val="left"/>
      <w:pPr>
        <w:ind w:left="108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6">
    <w:nsid w:val="7EB716F8"/>
    <w:multiLevelType w:val="hybridMultilevel"/>
    <w:tmpl w:val="1C843C06"/>
    <w:lvl w:ilvl="0" w:tplc="83C4834A">
      <w:start w:val="1"/>
      <w:numFmt w:val="decimal"/>
      <w:lvlText w:val="%1."/>
      <w:lvlJc w:val="left"/>
      <w:pPr>
        <w:ind w:left="137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94" w:hanging="360"/>
      </w:pPr>
    </w:lvl>
    <w:lvl w:ilvl="2" w:tplc="0409001B" w:tentative="1">
      <w:start w:val="1"/>
      <w:numFmt w:val="lowerRoman"/>
      <w:lvlText w:val="%3."/>
      <w:lvlJc w:val="right"/>
      <w:pPr>
        <w:ind w:left="2814" w:hanging="180"/>
      </w:pPr>
    </w:lvl>
    <w:lvl w:ilvl="3" w:tplc="0409000F" w:tentative="1">
      <w:start w:val="1"/>
      <w:numFmt w:val="decimal"/>
      <w:lvlText w:val="%4."/>
      <w:lvlJc w:val="left"/>
      <w:pPr>
        <w:ind w:left="3534" w:hanging="360"/>
      </w:pPr>
    </w:lvl>
    <w:lvl w:ilvl="4" w:tplc="04090019" w:tentative="1">
      <w:start w:val="1"/>
      <w:numFmt w:val="lowerLetter"/>
      <w:lvlText w:val="%5."/>
      <w:lvlJc w:val="left"/>
      <w:pPr>
        <w:ind w:left="4254" w:hanging="360"/>
      </w:pPr>
    </w:lvl>
    <w:lvl w:ilvl="5" w:tplc="0409001B" w:tentative="1">
      <w:start w:val="1"/>
      <w:numFmt w:val="lowerRoman"/>
      <w:lvlText w:val="%6."/>
      <w:lvlJc w:val="right"/>
      <w:pPr>
        <w:ind w:left="4974" w:hanging="180"/>
      </w:pPr>
    </w:lvl>
    <w:lvl w:ilvl="6" w:tplc="0409000F" w:tentative="1">
      <w:start w:val="1"/>
      <w:numFmt w:val="decimal"/>
      <w:lvlText w:val="%7."/>
      <w:lvlJc w:val="left"/>
      <w:pPr>
        <w:ind w:left="5694" w:hanging="360"/>
      </w:pPr>
    </w:lvl>
    <w:lvl w:ilvl="7" w:tplc="04090019" w:tentative="1">
      <w:start w:val="1"/>
      <w:numFmt w:val="lowerLetter"/>
      <w:lvlText w:val="%8."/>
      <w:lvlJc w:val="left"/>
      <w:pPr>
        <w:ind w:left="6414" w:hanging="360"/>
      </w:pPr>
    </w:lvl>
    <w:lvl w:ilvl="8" w:tplc="0409001B" w:tentative="1">
      <w:start w:val="1"/>
      <w:numFmt w:val="lowerRoman"/>
      <w:lvlText w:val="%9."/>
      <w:lvlJc w:val="right"/>
      <w:pPr>
        <w:ind w:left="7134" w:hanging="180"/>
      </w:pPr>
    </w:lvl>
  </w:abstractNum>
  <w:num w:numId="1">
    <w:abstractNumId w:val="52"/>
  </w:num>
  <w:num w:numId="2">
    <w:abstractNumId w:val="62"/>
  </w:num>
  <w:num w:numId="3">
    <w:abstractNumId w:val="12"/>
  </w:num>
  <w:num w:numId="4">
    <w:abstractNumId w:val="18"/>
  </w:num>
  <w:num w:numId="5">
    <w:abstractNumId w:val="43"/>
  </w:num>
  <w:num w:numId="6">
    <w:abstractNumId w:val="14"/>
  </w:num>
  <w:num w:numId="7">
    <w:abstractNumId w:val="26"/>
  </w:num>
  <w:num w:numId="8">
    <w:abstractNumId w:val="31"/>
  </w:num>
  <w:num w:numId="9">
    <w:abstractNumId w:val="27"/>
  </w:num>
  <w:num w:numId="10">
    <w:abstractNumId w:val="23"/>
  </w:num>
  <w:num w:numId="11">
    <w:abstractNumId w:val="50"/>
  </w:num>
  <w:num w:numId="12">
    <w:abstractNumId w:val="7"/>
  </w:num>
  <w:num w:numId="13">
    <w:abstractNumId w:val="5"/>
  </w:num>
  <w:num w:numId="14">
    <w:abstractNumId w:val="16"/>
  </w:num>
  <w:num w:numId="15">
    <w:abstractNumId w:val="44"/>
  </w:num>
  <w:num w:numId="16">
    <w:abstractNumId w:val="60"/>
  </w:num>
  <w:num w:numId="17">
    <w:abstractNumId w:val="54"/>
  </w:num>
  <w:num w:numId="18">
    <w:abstractNumId w:val="17"/>
  </w:num>
  <w:num w:numId="19">
    <w:abstractNumId w:val="53"/>
  </w:num>
  <w:num w:numId="20">
    <w:abstractNumId w:val="6"/>
  </w:num>
  <w:num w:numId="21">
    <w:abstractNumId w:val="57"/>
  </w:num>
  <w:num w:numId="22">
    <w:abstractNumId w:val="58"/>
  </w:num>
  <w:num w:numId="23">
    <w:abstractNumId w:val="47"/>
  </w:num>
  <w:num w:numId="24">
    <w:abstractNumId w:val="63"/>
  </w:num>
  <w:num w:numId="25">
    <w:abstractNumId w:val="56"/>
  </w:num>
  <w:num w:numId="26">
    <w:abstractNumId w:val="35"/>
  </w:num>
  <w:num w:numId="27">
    <w:abstractNumId w:val="3"/>
  </w:num>
  <w:num w:numId="28">
    <w:abstractNumId w:val="45"/>
  </w:num>
  <w:num w:numId="29">
    <w:abstractNumId w:val="66"/>
  </w:num>
  <w:num w:numId="30">
    <w:abstractNumId w:val="19"/>
  </w:num>
  <w:num w:numId="31">
    <w:abstractNumId w:val="64"/>
  </w:num>
  <w:num w:numId="32">
    <w:abstractNumId w:val="11"/>
  </w:num>
  <w:num w:numId="33">
    <w:abstractNumId w:val="61"/>
  </w:num>
  <w:num w:numId="34">
    <w:abstractNumId w:val="8"/>
  </w:num>
  <w:num w:numId="35">
    <w:abstractNumId w:val="51"/>
  </w:num>
  <w:num w:numId="36">
    <w:abstractNumId w:val="36"/>
  </w:num>
  <w:num w:numId="37">
    <w:abstractNumId w:val="40"/>
  </w:num>
  <w:num w:numId="38">
    <w:abstractNumId w:val="4"/>
  </w:num>
  <w:num w:numId="39">
    <w:abstractNumId w:val="24"/>
  </w:num>
  <w:num w:numId="40">
    <w:abstractNumId w:val="33"/>
  </w:num>
  <w:num w:numId="41">
    <w:abstractNumId w:val="22"/>
  </w:num>
  <w:num w:numId="42">
    <w:abstractNumId w:val="28"/>
  </w:num>
  <w:num w:numId="43">
    <w:abstractNumId w:val="38"/>
  </w:num>
  <w:num w:numId="44">
    <w:abstractNumId w:val="59"/>
  </w:num>
  <w:num w:numId="45">
    <w:abstractNumId w:val="37"/>
  </w:num>
  <w:num w:numId="46">
    <w:abstractNumId w:val="42"/>
  </w:num>
  <w:num w:numId="47">
    <w:abstractNumId w:val="65"/>
  </w:num>
  <w:num w:numId="48">
    <w:abstractNumId w:val="21"/>
  </w:num>
  <w:num w:numId="49">
    <w:abstractNumId w:val="1"/>
  </w:num>
  <w:num w:numId="50">
    <w:abstractNumId w:val="0"/>
  </w:num>
  <w:num w:numId="51">
    <w:abstractNumId w:val="2"/>
  </w:num>
  <w:num w:numId="52">
    <w:abstractNumId w:val="32"/>
  </w:num>
  <w:num w:numId="53">
    <w:abstractNumId w:val="30"/>
  </w:num>
  <w:num w:numId="54">
    <w:abstractNumId w:val="10"/>
  </w:num>
  <w:num w:numId="55">
    <w:abstractNumId w:val="48"/>
  </w:num>
  <w:num w:numId="56">
    <w:abstractNumId w:val="29"/>
  </w:num>
  <w:num w:numId="57">
    <w:abstractNumId w:val="39"/>
  </w:num>
  <w:num w:numId="58">
    <w:abstractNumId w:val="20"/>
  </w:num>
  <w:num w:numId="59">
    <w:abstractNumId w:val="13"/>
  </w:num>
  <w:num w:numId="60">
    <w:abstractNumId w:val="49"/>
  </w:num>
  <w:num w:numId="61">
    <w:abstractNumId w:val="34"/>
  </w:num>
  <w:num w:numId="62">
    <w:abstractNumId w:val="46"/>
  </w:num>
  <w:num w:numId="63">
    <w:abstractNumId w:val="55"/>
  </w:num>
  <w:num w:numId="64">
    <w:abstractNumId w:val="9"/>
  </w:num>
  <w:num w:numId="65">
    <w:abstractNumId w:val="25"/>
  </w:num>
  <w:num w:numId="66">
    <w:abstractNumId w:val="41"/>
  </w:num>
  <w:num w:numId="67">
    <w:abstractNumId w:val="15"/>
  </w:num>
  <w:numIdMacAtCleanup w:val="57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hideSpellingErrors/>
  <w:defaultTabStop w:val="720"/>
  <w:drawingGridHorizontalSpacing w:val="110"/>
  <w:displayHorizontalDrawingGridEvery w:val="2"/>
  <w:characterSpacingControl w:val="doNotCompress"/>
  <w:hdrShapeDefaults>
    <o:shapedefaults v:ext="edit" spidmax="20482"/>
  </w:hdrShapeDefaults>
  <w:footnotePr>
    <w:footnote w:id="0"/>
    <w:footnote w:id="1"/>
  </w:footnotePr>
  <w:endnotePr>
    <w:endnote w:id="0"/>
    <w:endnote w:id="1"/>
  </w:endnotePr>
  <w:compat/>
  <w:rsids>
    <w:rsidRoot w:val="00681416"/>
    <w:rsid w:val="000012DC"/>
    <w:rsid w:val="0000277F"/>
    <w:rsid w:val="000027EE"/>
    <w:rsid w:val="00003C26"/>
    <w:rsid w:val="00003EEC"/>
    <w:rsid w:val="00007607"/>
    <w:rsid w:val="000119CE"/>
    <w:rsid w:val="00012150"/>
    <w:rsid w:val="00012C62"/>
    <w:rsid w:val="000130EC"/>
    <w:rsid w:val="000135FF"/>
    <w:rsid w:val="000145D8"/>
    <w:rsid w:val="0001528D"/>
    <w:rsid w:val="00016A6F"/>
    <w:rsid w:val="00017F24"/>
    <w:rsid w:val="00020C0C"/>
    <w:rsid w:val="00025C62"/>
    <w:rsid w:val="0002692C"/>
    <w:rsid w:val="0002702B"/>
    <w:rsid w:val="00030715"/>
    <w:rsid w:val="00031621"/>
    <w:rsid w:val="000318EF"/>
    <w:rsid w:val="00033701"/>
    <w:rsid w:val="00034F5A"/>
    <w:rsid w:val="00037FAA"/>
    <w:rsid w:val="000405A9"/>
    <w:rsid w:val="0004073E"/>
    <w:rsid w:val="00040963"/>
    <w:rsid w:val="00040F8A"/>
    <w:rsid w:val="000414A0"/>
    <w:rsid w:val="00041638"/>
    <w:rsid w:val="00042305"/>
    <w:rsid w:val="00042DEE"/>
    <w:rsid w:val="00043F76"/>
    <w:rsid w:val="000455D8"/>
    <w:rsid w:val="000463AE"/>
    <w:rsid w:val="00046F5D"/>
    <w:rsid w:val="00047C1F"/>
    <w:rsid w:val="00050115"/>
    <w:rsid w:val="0005138D"/>
    <w:rsid w:val="00052799"/>
    <w:rsid w:val="00052828"/>
    <w:rsid w:val="00052E6F"/>
    <w:rsid w:val="000554B5"/>
    <w:rsid w:val="00055A09"/>
    <w:rsid w:val="00055B9E"/>
    <w:rsid w:val="000603A8"/>
    <w:rsid w:val="00061838"/>
    <w:rsid w:val="00062BC7"/>
    <w:rsid w:val="00063405"/>
    <w:rsid w:val="00063944"/>
    <w:rsid w:val="000644A5"/>
    <w:rsid w:val="0006526F"/>
    <w:rsid w:val="000652AA"/>
    <w:rsid w:val="0006551C"/>
    <w:rsid w:val="00066BBA"/>
    <w:rsid w:val="00067E98"/>
    <w:rsid w:val="000709DD"/>
    <w:rsid w:val="000709FD"/>
    <w:rsid w:val="00070C61"/>
    <w:rsid w:val="000719F8"/>
    <w:rsid w:val="00071B98"/>
    <w:rsid w:val="000724E5"/>
    <w:rsid w:val="00074635"/>
    <w:rsid w:val="00075356"/>
    <w:rsid w:val="000778B5"/>
    <w:rsid w:val="00081540"/>
    <w:rsid w:val="00083157"/>
    <w:rsid w:val="0008602E"/>
    <w:rsid w:val="00086A56"/>
    <w:rsid w:val="0008731B"/>
    <w:rsid w:val="00090B3B"/>
    <w:rsid w:val="0009169C"/>
    <w:rsid w:val="000917DE"/>
    <w:rsid w:val="00091BBE"/>
    <w:rsid w:val="00092066"/>
    <w:rsid w:val="000975E5"/>
    <w:rsid w:val="000A087F"/>
    <w:rsid w:val="000A2AB4"/>
    <w:rsid w:val="000A3061"/>
    <w:rsid w:val="000A3E80"/>
    <w:rsid w:val="000A5847"/>
    <w:rsid w:val="000A7FF7"/>
    <w:rsid w:val="000B1081"/>
    <w:rsid w:val="000B24E2"/>
    <w:rsid w:val="000B2DEA"/>
    <w:rsid w:val="000B3408"/>
    <w:rsid w:val="000B3899"/>
    <w:rsid w:val="000B3F47"/>
    <w:rsid w:val="000B41AB"/>
    <w:rsid w:val="000B49DF"/>
    <w:rsid w:val="000B5200"/>
    <w:rsid w:val="000B5C9C"/>
    <w:rsid w:val="000C1890"/>
    <w:rsid w:val="000C1E62"/>
    <w:rsid w:val="000C2196"/>
    <w:rsid w:val="000C3031"/>
    <w:rsid w:val="000C4746"/>
    <w:rsid w:val="000C4B4B"/>
    <w:rsid w:val="000C5FF9"/>
    <w:rsid w:val="000C6072"/>
    <w:rsid w:val="000C6325"/>
    <w:rsid w:val="000C71D8"/>
    <w:rsid w:val="000C7F66"/>
    <w:rsid w:val="000D0136"/>
    <w:rsid w:val="000D071D"/>
    <w:rsid w:val="000D3A0A"/>
    <w:rsid w:val="000D4642"/>
    <w:rsid w:val="000D5DC3"/>
    <w:rsid w:val="000D5E6E"/>
    <w:rsid w:val="000D6DE3"/>
    <w:rsid w:val="000D7D6A"/>
    <w:rsid w:val="000E011D"/>
    <w:rsid w:val="000E0456"/>
    <w:rsid w:val="000E0F90"/>
    <w:rsid w:val="000E11CA"/>
    <w:rsid w:val="000E2AAC"/>
    <w:rsid w:val="000E4D8A"/>
    <w:rsid w:val="000E54A8"/>
    <w:rsid w:val="000E5517"/>
    <w:rsid w:val="000E6064"/>
    <w:rsid w:val="000F218C"/>
    <w:rsid w:val="000F278E"/>
    <w:rsid w:val="000F30A0"/>
    <w:rsid w:val="000F5175"/>
    <w:rsid w:val="000F7D8C"/>
    <w:rsid w:val="000F7FD5"/>
    <w:rsid w:val="00101668"/>
    <w:rsid w:val="00101677"/>
    <w:rsid w:val="0010250C"/>
    <w:rsid w:val="0010277F"/>
    <w:rsid w:val="00102C87"/>
    <w:rsid w:val="0010307D"/>
    <w:rsid w:val="001036EC"/>
    <w:rsid w:val="0010420C"/>
    <w:rsid w:val="001052C7"/>
    <w:rsid w:val="00106344"/>
    <w:rsid w:val="001073D4"/>
    <w:rsid w:val="0011164B"/>
    <w:rsid w:val="00111A44"/>
    <w:rsid w:val="00111EB4"/>
    <w:rsid w:val="00112D23"/>
    <w:rsid w:val="00114F3B"/>
    <w:rsid w:val="001162E6"/>
    <w:rsid w:val="001207F8"/>
    <w:rsid w:val="00122B03"/>
    <w:rsid w:val="00122C9C"/>
    <w:rsid w:val="001234AF"/>
    <w:rsid w:val="00123BAF"/>
    <w:rsid w:val="001247F7"/>
    <w:rsid w:val="00124966"/>
    <w:rsid w:val="00127115"/>
    <w:rsid w:val="00127F0D"/>
    <w:rsid w:val="001309B5"/>
    <w:rsid w:val="00130B40"/>
    <w:rsid w:val="00130E7D"/>
    <w:rsid w:val="00131214"/>
    <w:rsid w:val="0013156E"/>
    <w:rsid w:val="001317F7"/>
    <w:rsid w:val="00132C6B"/>
    <w:rsid w:val="00133165"/>
    <w:rsid w:val="00133779"/>
    <w:rsid w:val="00133BB7"/>
    <w:rsid w:val="00136E78"/>
    <w:rsid w:val="00137978"/>
    <w:rsid w:val="00137EE8"/>
    <w:rsid w:val="001419E8"/>
    <w:rsid w:val="00141E9E"/>
    <w:rsid w:val="0014587A"/>
    <w:rsid w:val="00145C5A"/>
    <w:rsid w:val="00145CE9"/>
    <w:rsid w:val="00146458"/>
    <w:rsid w:val="00147EF8"/>
    <w:rsid w:val="0015074E"/>
    <w:rsid w:val="001508C1"/>
    <w:rsid w:val="00151D51"/>
    <w:rsid w:val="00153B42"/>
    <w:rsid w:val="00153B6F"/>
    <w:rsid w:val="001569EE"/>
    <w:rsid w:val="00160D1D"/>
    <w:rsid w:val="001610C8"/>
    <w:rsid w:val="00161546"/>
    <w:rsid w:val="001632C2"/>
    <w:rsid w:val="00163460"/>
    <w:rsid w:val="00163D02"/>
    <w:rsid w:val="001641F3"/>
    <w:rsid w:val="0016453A"/>
    <w:rsid w:val="00164561"/>
    <w:rsid w:val="00165E56"/>
    <w:rsid w:val="001713CA"/>
    <w:rsid w:val="00171BFC"/>
    <w:rsid w:val="001731AB"/>
    <w:rsid w:val="00173A59"/>
    <w:rsid w:val="001744CB"/>
    <w:rsid w:val="001750A2"/>
    <w:rsid w:val="00175659"/>
    <w:rsid w:val="0017764D"/>
    <w:rsid w:val="00177B54"/>
    <w:rsid w:val="00177D4B"/>
    <w:rsid w:val="00177E3F"/>
    <w:rsid w:val="001807B1"/>
    <w:rsid w:val="00180AA4"/>
    <w:rsid w:val="00181F4C"/>
    <w:rsid w:val="00182A56"/>
    <w:rsid w:val="00183BEF"/>
    <w:rsid w:val="00183E06"/>
    <w:rsid w:val="00184E9F"/>
    <w:rsid w:val="0018583C"/>
    <w:rsid w:val="0018638A"/>
    <w:rsid w:val="00186A38"/>
    <w:rsid w:val="001877BE"/>
    <w:rsid w:val="00190BED"/>
    <w:rsid w:val="0019198F"/>
    <w:rsid w:val="001920EE"/>
    <w:rsid w:val="001948AE"/>
    <w:rsid w:val="00195894"/>
    <w:rsid w:val="00196571"/>
    <w:rsid w:val="001965F5"/>
    <w:rsid w:val="00197647"/>
    <w:rsid w:val="00197810"/>
    <w:rsid w:val="00197A47"/>
    <w:rsid w:val="00197FB1"/>
    <w:rsid w:val="001A02DF"/>
    <w:rsid w:val="001A07EB"/>
    <w:rsid w:val="001A15AF"/>
    <w:rsid w:val="001A3A21"/>
    <w:rsid w:val="001A3B16"/>
    <w:rsid w:val="001A3B88"/>
    <w:rsid w:val="001A4305"/>
    <w:rsid w:val="001A47A5"/>
    <w:rsid w:val="001A6058"/>
    <w:rsid w:val="001A70C4"/>
    <w:rsid w:val="001B1F04"/>
    <w:rsid w:val="001B6085"/>
    <w:rsid w:val="001B6465"/>
    <w:rsid w:val="001B6513"/>
    <w:rsid w:val="001B6639"/>
    <w:rsid w:val="001B6874"/>
    <w:rsid w:val="001B7FED"/>
    <w:rsid w:val="001C0511"/>
    <w:rsid w:val="001C2DD1"/>
    <w:rsid w:val="001C3163"/>
    <w:rsid w:val="001C552D"/>
    <w:rsid w:val="001C56F7"/>
    <w:rsid w:val="001C6B88"/>
    <w:rsid w:val="001D238B"/>
    <w:rsid w:val="001D29FA"/>
    <w:rsid w:val="001D59C1"/>
    <w:rsid w:val="001D68A2"/>
    <w:rsid w:val="001E45DC"/>
    <w:rsid w:val="001E4DA3"/>
    <w:rsid w:val="001E56CB"/>
    <w:rsid w:val="001E5F6F"/>
    <w:rsid w:val="001E72F6"/>
    <w:rsid w:val="001E7906"/>
    <w:rsid w:val="001F2191"/>
    <w:rsid w:val="001F2642"/>
    <w:rsid w:val="001F3A69"/>
    <w:rsid w:val="001F4D7C"/>
    <w:rsid w:val="001F5C6A"/>
    <w:rsid w:val="001F6C39"/>
    <w:rsid w:val="0020133C"/>
    <w:rsid w:val="00201992"/>
    <w:rsid w:val="00202703"/>
    <w:rsid w:val="002042B8"/>
    <w:rsid w:val="00205957"/>
    <w:rsid w:val="0020716E"/>
    <w:rsid w:val="002126FD"/>
    <w:rsid w:val="00213352"/>
    <w:rsid w:val="0021377D"/>
    <w:rsid w:val="002154A5"/>
    <w:rsid w:val="0021640E"/>
    <w:rsid w:val="00216822"/>
    <w:rsid w:val="00216CB1"/>
    <w:rsid w:val="0021707C"/>
    <w:rsid w:val="0021757C"/>
    <w:rsid w:val="00217762"/>
    <w:rsid w:val="0021793A"/>
    <w:rsid w:val="00217BEB"/>
    <w:rsid w:val="0022010B"/>
    <w:rsid w:val="00225A82"/>
    <w:rsid w:val="002306CE"/>
    <w:rsid w:val="00231FC1"/>
    <w:rsid w:val="00232894"/>
    <w:rsid w:val="00233FAF"/>
    <w:rsid w:val="002343CF"/>
    <w:rsid w:val="00236BC5"/>
    <w:rsid w:val="00237958"/>
    <w:rsid w:val="00241A3C"/>
    <w:rsid w:val="00242FE8"/>
    <w:rsid w:val="00243723"/>
    <w:rsid w:val="0024421A"/>
    <w:rsid w:val="00246775"/>
    <w:rsid w:val="00250F17"/>
    <w:rsid w:val="002521AC"/>
    <w:rsid w:val="00252B7B"/>
    <w:rsid w:val="00253C62"/>
    <w:rsid w:val="00254BB1"/>
    <w:rsid w:val="00256D31"/>
    <w:rsid w:val="00261C6A"/>
    <w:rsid w:val="002620A8"/>
    <w:rsid w:val="00265861"/>
    <w:rsid w:val="002658AB"/>
    <w:rsid w:val="00265FDC"/>
    <w:rsid w:val="002660F0"/>
    <w:rsid w:val="002671C2"/>
    <w:rsid w:val="0026759D"/>
    <w:rsid w:val="00267F59"/>
    <w:rsid w:val="0027195D"/>
    <w:rsid w:val="00271C83"/>
    <w:rsid w:val="00272A6E"/>
    <w:rsid w:val="00272B51"/>
    <w:rsid w:val="00272F3D"/>
    <w:rsid w:val="00273B35"/>
    <w:rsid w:val="002753A9"/>
    <w:rsid w:val="002754E7"/>
    <w:rsid w:val="00275537"/>
    <w:rsid w:val="0027650D"/>
    <w:rsid w:val="00277E4D"/>
    <w:rsid w:val="002812DC"/>
    <w:rsid w:val="002817A5"/>
    <w:rsid w:val="002825A5"/>
    <w:rsid w:val="002855C7"/>
    <w:rsid w:val="00285CDF"/>
    <w:rsid w:val="002903BC"/>
    <w:rsid w:val="00290BA9"/>
    <w:rsid w:val="002951DE"/>
    <w:rsid w:val="002957ED"/>
    <w:rsid w:val="0029621C"/>
    <w:rsid w:val="0029670A"/>
    <w:rsid w:val="00296F64"/>
    <w:rsid w:val="0029723E"/>
    <w:rsid w:val="00297EDB"/>
    <w:rsid w:val="002A0B76"/>
    <w:rsid w:val="002A151E"/>
    <w:rsid w:val="002A2AA5"/>
    <w:rsid w:val="002A5220"/>
    <w:rsid w:val="002A5378"/>
    <w:rsid w:val="002A55E6"/>
    <w:rsid w:val="002A5F78"/>
    <w:rsid w:val="002A5FF2"/>
    <w:rsid w:val="002A6763"/>
    <w:rsid w:val="002A6A93"/>
    <w:rsid w:val="002B1831"/>
    <w:rsid w:val="002B2CDB"/>
    <w:rsid w:val="002B382F"/>
    <w:rsid w:val="002B408E"/>
    <w:rsid w:val="002B621D"/>
    <w:rsid w:val="002B68D0"/>
    <w:rsid w:val="002B6A8E"/>
    <w:rsid w:val="002B788F"/>
    <w:rsid w:val="002C06C8"/>
    <w:rsid w:val="002C21B3"/>
    <w:rsid w:val="002C2296"/>
    <w:rsid w:val="002C289E"/>
    <w:rsid w:val="002C2DE2"/>
    <w:rsid w:val="002C497C"/>
    <w:rsid w:val="002C67BA"/>
    <w:rsid w:val="002D07F5"/>
    <w:rsid w:val="002D140D"/>
    <w:rsid w:val="002D3DF0"/>
    <w:rsid w:val="002D49EC"/>
    <w:rsid w:val="002D579D"/>
    <w:rsid w:val="002D709C"/>
    <w:rsid w:val="002E2177"/>
    <w:rsid w:val="002E241A"/>
    <w:rsid w:val="002E48D6"/>
    <w:rsid w:val="002E5A4D"/>
    <w:rsid w:val="002E6C3F"/>
    <w:rsid w:val="002E6E14"/>
    <w:rsid w:val="002E7584"/>
    <w:rsid w:val="002F07DB"/>
    <w:rsid w:val="002F0E9B"/>
    <w:rsid w:val="002F0EB4"/>
    <w:rsid w:val="002F19CD"/>
    <w:rsid w:val="002F19E5"/>
    <w:rsid w:val="002F1A84"/>
    <w:rsid w:val="002F214A"/>
    <w:rsid w:val="002F3163"/>
    <w:rsid w:val="002F33D7"/>
    <w:rsid w:val="002F49B3"/>
    <w:rsid w:val="002F4A60"/>
    <w:rsid w:val="002F6FAC"/>
    <w:rsid w:val="002F753C"/>
    <w:rsid w:val="00300749"/>
    <w:rsid w:val="00300A4D"/>
    <w:rsid w:val="00301229"/>
    <w:rsid w:val="0030219B"/>
    <w:rsid w:val="00302212"/>
    <w:rsid w:val="00302487"/>
    <w:rsid w:val="00303045"/>
    <w:rsid w:val="00303E47"/>
    <w:rsid w:val="00307B68"/>
    <w:rsid w:val="00310AC5"/>
    <w:rsid w:val="00310E0E"/>
    <w:rsid w:val="003116FA"/>
    <w:rsid w:val="003140E0"/>
    <w:rsid w:val="00314C7A"/>
    <w:rsid w:val="00315E22"/>
    <w:rsid w:val="0031623D"/>
    <w:rsid w:val="00317548"/>
    <w:rsid w:val="00317DC3"/>
    <w:rsid w:val="00320099"/>
    <w:rsid w:val="003214CE"/>
    <w:rsid w:val="00323C7F"/>
    <w:rsid w:val="00323F0C"/>
    <w:rsid w:val="00325703"/>
    <w:rsid w:val="00326376"/>
    <w:rsid w:val="00331A2F"/>
    <w:rsid w:val="00331F6C"/>
    <w:rsid w:val="00332A8F"/>
    <w:rsid w:val="00333B16"/>
    <w:rsid w:val="00334405"/>
    <w:rsid w:val="00334430"/>
    <w:rsid w:val="00334D89"/>
    <w:rsid w:val="00336296"/>
    <w:rsid w:val="003408C6"/>
    <w:rsid w:val="00341901"/>
    <w:rsid w:val="003425A4"/>
    <w:rsid w:val="003426B1"/>
    <w:rsid w:val="00342895"/>
    <w:rsid w:val="00342CDB"/>
    <w:rsid w:val="00342F75"/>
    <w:rsid w:val="00344669"/>
    <w:rsid w:val="00350404"/>
    <w:rsid w:val="00351A67"/>
    <w:rsid w:val="0035346D"/>
    <w:rsid w:val="0035449C"/>
    <w:rsid w:val="00355B2E"/>
    <w:rsid w:val="00356DCE"/>
    <w:rsid w:val="003617B7"/>
    <w:rsid w:val="00362B31"/>
    <w:rsid w:val="00362DB9"/>
    <w:rsid w:val="00363F74"/>
    <w:rsid w:val="003643F5"/>
    <w:rsid w:val="00364DFD"/>
    <w:rsid w:val="00367D96"/>
    <w:rsid w:val="003720FF"/>
    <w:rsid w:val="0037567E"/>
    <w:rsid w:val="00375F0B"/>
    <w:rsid w:val="00377D14"/>
    <w:rsid w:val="00380695"/>
    <w:rsid w:val="00381568"/>
    <w:rsid w:val="003818A2"/>
    <w:rsid w:val="00381C00"/>
    <w:rsid w:val="00383A32"/>
    <w:rsid w:val="00385EDF"/>
    <w:rsid w:val="00386B45"/>
    <w:rsid w:val="003875E2"/>
    <w:rsid w:val="0039177E"/>
    <w:rsid w:val="00392151"/>
    <w:rsid w:val="00394265"/>
    <w:rsid w:val="00394880"/>
    <w:rsid w:val="00394EBD"/>
    <w:rsid w:val="00395189"/>
    <w:rsid w:val="0039755D"/>
    <w:rsid w:val="0039791A"/>
    <w:rsid w:val="003A11F0"/>
    <w:rsid w:val="003A12B1"/>
    <w:rsid w:val="003A2FC4"/>
    <w:rsid w:val="003A3204"/>
    <w:rsid w:val="003A329D"/>
    <w:rsid w:val="003A36DE"/>
    <w:rsid w:val="003A3742"/>
    <w:rsid w:val="003A3CAC"/>
    <w:rsid w:val="003A4421"/>
    <w:rsid w:val="003A47B1"/>
    <w:rsid w:val="003A4E9C"/>
    <w:rsid w:val="003B1FD2"/>
    <w:rsid w:val="003B327A"/>
    <w:rsid w:val="003B3286"/>
    <w:rsid w:val="003B3518"/>
    <w:rsid w:val="003B65D1"/>
    <w:rsid w:val="003B7705"/>
    <w:rsid w:val="003B7C75"/>
    <w:rsid w:val="003C121D"/>
    <w:rsid w:val="003C40C3"/>
    <w:rsid w:val="003C53FA"/>
    <w:rsid w:val="003C6173"/>
    <w:rsid w:val="003C6243"/>
    <w:rsid w:val="003C6BC5"/>
    <w:rsid w:val="003D12E0"/>
    <w:rsid w:val="003D26AE"/>
    <w:rsid w:val="003D33EB"/>
    <w:rsid w:val="003D3672"/>
    <w:rsid w:val="003D3CDC"/>
    <w:rsid w:val="003D3F45"/>
    <w:rsid w:val="003D56DF"/>
    <w:rsid w:val="003D66AB"/>
    <w:rsid w:val="003D6A36"/>
    <w:rsid w:val="003E2B4B"/>
    <w:rsid w:val="003E2CDA"/>
    <w:rsid w:val="003E363C"/>
    <w:rsid w:val="003E421A"/>
    <w:rsid w:val="003E5061"/>
    <w:rsid w:val="003E51E5"/>
    <w:rsid w:val="003E7B36"/>
    <w:rsid w:val="003F03E1"/>
    <w:rsid w:val="003F0BD2"/>
    <w:rsid w:val="003F2457"/>
    <w:rsid w:val="003F2F6A"/>
    <w:rsid w:val="003F3383"/>
    <w:rsid w:val="003F3846"/>
    <w:rsid w:val="003F4659"/>
    <w:rsid w:val="003F54B8"/>
    <w:rsid w:val="003F68F0"/>
    <w:rsid w:val="003F73F5"/>
    <w:rsid w:val="00400422"/>
    <w:rsid w:val="00401844"/>
    <w:rsid w:val="00402708"/>
    <w:rsid w:val="004041C2"/>
    <w:rsid w:val="00404308"/>
    <w:rsid w:val="004043F2"/>
    <w:rsid w:val="00405532"/>
    <w:rsid w:val="004060E8"/>
    <w:rsid w:val="004065E3"/>
    <w:rsid w:val="00407277"/>
    <w:rsid w:val="0040734A"/>
    <w:rsid w:val="00410BCA"/>
    <w:rsid w:val="0041231E"/>
    <w:rsid w:val="00413438"/>
    <w:rsid w:val="00413EE6"/>
    <w:rsid w:val="00416343"/>
    <w:rsid w:val="00416F60"/>
    <w:rsid w:val="00421943"/>
    <w:rsid w:val="004225AA"/>
    <w:rsid w:val="004243F8"/>
    <w:rsid w:val="00424B56"/>
    <w:rsid w:val="004254BB"/>
    <w:rsid w:val="0042688F"/>
    <w:rsid w:val="00426F1B"/>
    <w:rsid w:val="00431D5B"/>
    <w:rsid w:val="0043260C"/>
    <w:rsid w:val="0043357A"/>
    <w:rsid w:val="00433D96"/>
    <w:rsid w:val="00435347"/>
    <w:rsid w:val="00435E87"/>
    <w:rsid w:val="004362C1"/>
    <w:rsid w:val="00437395"/>
    <w:rsid w:val="00437548"/>
    <w:rsid w:val="00437F0C"/>
    <w:rsid w:val="00440C43"/>
    <w:rsid w:val="00440F23"/>
    <w:rsid w:val="00441251"/>
    <w:rsid w:val="0044193C"/>
    <w:rsid w:val="00441BDB"/>
    <w:rsid w:val="004422D2"/>
    <w:rsid w:val="0044360A"/>
    <w:rsid w:val="0044515F"/>
    <w:rsid w:val="004458E5"/>
    <w:rsid w:val="00445E0F"/>
    <w:rsid w:val="00450F76"/>
    <w:rsid w:val="0045278E"/>
    <w:rsid w:val="00452B8B"/>
    <w:rsid w:val="004535CB"/>
    <w:rsid w:val="00453EBF"/>
    <w:rsid w:val="004556A4"/>
    <w:rsid w:val="0046054F"/>
    <w:rsid w:val="00460B0B"/>
    <w:rsid w:val="004614B3"/>
    <w:rsid w:val="00461D1A"/>
    <w:rsid w:val="004622C4"/>
    <w:rsid w:val="004622C9"/>
    <w:rsid w:val="0046308E"/>
    <w:rsid w:val="00463787"/>
    <w:rsid w:val="00463834"/>
    <w:rsid w:val="00463835"/>
    <w:rsid w:val="00464BA7"/>
    <w:rsid w:val="00464CBA"/>
    <w:rsid w:val="00465B7A"/>
    <w:rsid w:val="004660E9"/>
    <w:rsid w:val="00466D57"/>
    <w:rsid w:val="00466F61"/>
    <w:rsid w:val="0046778F"/>
    <w:rsid w:val="00471607"/>
    <w:rsid w:val="00473E4F"/>
    <w:rsid w:val="004801E1"/>
    <w:rsid w:val="00480592"/>
    <w:rsid w:val="00480A2E"/>
    <w:rsid w:val="00481438"/>
    <w:rsid w:val="00481A1C"/>
    <w:rsid w:val="004844AC"/>
    <w:rsid w:val="0048633B"/>
    <w:rsid w:val="00486A70"/>
    <w:rsid w:val="00486B06"/>
    <w:rsid w:val="00490E70"/>
    <w:rsid w:val="00492DCB"/>
    <w:rsid w:val="004954A3"/>
    <w:rsid w:val="004A1771"/>
    <w:rsid w:val="004A17B4"/>
    <w:rsid w:val="004A1EAF"/>
    <w:rsid w:val="004A411C"/>
    <w:rsid w:val="004A4A97"/>
    <w:rsid w:val="004A5BEA"/>
    <w:rsid w:val="004B0FFF"/>
    <w:rsid w:val="004B5DC2"/>
    <w:rsid w:val="004C0F94"/>
    <w:rsid w:val="004C2044"/>
    <w:rsid w:val="004C4AA6"/>
    <w:rsid w:val="004C50F5"/>
    <w:rsid w:val="004C5EE1"/>
    <w:rsid w:val="004C676B"/>
    <w:rsid w:val="004C7BDB"/>
    <w:rsid w:val="004D1483"/>
    <w:rsid w:val="004D2888"/>
    <w:rsid w:val="004D3503"/>
    <w:rsid w:val="004D3C71"/>
    <w:rsid w:val="004D406C"/>
    <w:rsid w:val="004D7675"/>
    <w:rsid w:val="004E1F1E"/>
    <w:rsid w:val="004E2AC4"/>
    <w:rsid w:val="004E3680"/>
    <w:rsid w:val="004E77AD"/>
    <w:rsid w:val="004F0455"/>
    <w:rsid w:val="004F1D1D"/>
    <w:rsid w:val="004F2AD7"/>
    <w:rsid w:val="004F2EEB"/>
    <w:rsid w:val="004F3520"/>
    <w:rsid w:val="004F3D56"/>
    <w:rsid w:val="004F416F"/>
    <w:rsid w:val="004F4319"/>
    <w:rsid w:val="004F5ECA"/>
    <w:rsid w:val="004F66DA"/>
    <w:rsid w:val="004F671F"/>
    <w:rsid w:val="004F6AB9"/>
    <w:rsid w:val="004F6EFD"/>
    <w:rsid w:val="00500B2A"/>
    <w:rsid w:val="00501515"/>
    <w:rsid w:val="00503BBD"/>
    <w:rsid w:val="00504256"/>
    <w:rsid w:val="00506686"/>
    <w:rsid w:val="00511067"/>
    <w:rsid w:val="005125C3"/>
    <w:rsid w:val="00512933"/>
    <w:rsid w:val="00512BC1"/>
    <w:rsid w:val="00512EF8"/>
    <w:rsid w:val="00513E9D"/>
    <w:rsid w:val="00514140"/>
    <w:rsid w:val="005159EB"/>
    <w:rsid w:val="00515AA0"/>
    <w:rsid w:val="005165E8"/>
    <w:rsid w:val="00517655"/>
    <w:rsid w:val="00517881"/>
    <w:rsid w:val="0052005C"/>
    <w:rsid w:val="00524270"/>
    <w:rsid w:val="00524475"/>
    <w:rsid w:val="00524E47"/>
    <w:rsid w:val="00525D66"/>
    <w:rsid w:val="00527715"/>
    <w:rsid w:val="00527C2C"/>
    <w:rsid w:val="00530965"/>
    <w:rsid w:val="0053116A"/>
    <w:rsid w:val="0053127D"/>
    <w:rsid w:val="0053199F"/>
    <w:rsid w:val="00532CC0"/>
    <w:rsid w:val="0053408F"/>
    <w:rsid w:val="00537432"/>
    <w:rsid w:val="005375BD"/>
    <w:rsid w:val="00541A0A"/>
    <w:rsid w:val="005429B3"/>
    <w:rsid w:val="0054333E"/>
    <w:rsid w:val="005442F9"/>
    <w:rsid w:val="00545056"/>
    <w:rsid w:val="005473F9"/>
    <w:rsid w:val="00551D6E"/>
    <w:rsid w:val="00552382"/>
    <w:rsid w:val="00555DD0"/>
    <w:rsid w:val="00555EF6"/>
    <w:rsid w:val="005568ED"/>
    <w:rsid w:val="00561ED3"/>
    <w:rsid w:val="00562485"/>
    <w:rsid w:val="005661AE"/>
    <w:rsid w:val="0056767F"/>
    <w:rsid w:val="00570A82"/>
    <w:rsid w:val="00571DAA"/>
    <w:rsid w:val="00572425"/>
    <w:rsid w:val="0057248F"/>
    <w:rsid w:val="00573797"/>
    <w:rsid w:val="00573E26"/>
    <w:rsid w:val="005740CD"/>
    <w:rsid w:val="005769C7"/>
    <w:rsid w:val="0057798E"/>
    <w:rsid w:val="005810AA"/>
    <w:rsid w:val="00582D3D"/>
    <w:rsid w:val="00583300"/>
    <w:rsid w:val="00583E3E"/>
    <w:rsid w:val="005842EB"/>
    <w:rsid w:val="00584BCC"/>
    <w:rsid w:val="00586198"/>
    <w:rsid w:val="00587D4E"/>
    <w:rsid w:val="00587F8B"/>
    <w:rsid w:val="00591144"/>
    <w:rsid w:val="00591F97"/>
    <w:rsid w:val="00591FDE"/>
    <w:rsid w:val="00592458"/>
    <w:rsid w:val="00592645"/>
    <w:rsid w:val="00593B06"/>
    <w:rsid w:val="0059546F"/>
    <w:rsid w:val="00596DED"/>
    <w:rsid w:val="00596E8D"/>
    <w:rsid w:val="005A044F"/>
    <w:rsid w:val="005A0699"/>
    <w:rsid w:val="005A0F1A"/>
    <w:rsid w:val="005A145D"/>
    <w:rsid w:val="005A4F34"/>
    <w:rsid w:val="005A767F"/>
    <w:rsid w:val="005A791E"/>
    <w:rsid w:val="005B045A"/>
    <w:rsid w:val="005B04ED"/>
    <w:rsid w:val="005B1273"/>
    <w:rsid w:val="005B1433"/>
    <w:rsid w:val="005B1CA8"/>
    <w:rsid w:val="005B3AE8"/>
    <w:rsid w:val="005B5916"/>
    <w:rsid w:val="005B5F5D"/>
    <w:rsid w:val="005B64D5"/>
    <w:rsid w:val="005B70C5"/>
    <w:rsid w:val="005C0DF3"/>
    <w:rsid w:val="005C16BF"/>
    <w:rsid w:val="005C1778"/>
    <w:rsid w:val="005C322D"/>
    <w:rsid w:val="005C6E79"/>
    <w:rsid w:val="005C70A0"/>
    <w:rsid w:val="005C70CA"/>
    <w:rsid w:val="005C7901"/>
    <w:rsid w:val="005D0E4F"/>
    <w:rsid w:val="005D11C0"/>
    <w:rsid w:val="005D1F01"/>
    <w:rsid w:val="005D1F4F"/>
    <w:rsid w:val="005D294B"/>
    <w:rsid w:val="005D2CF3"/>
    <w:rsid w:val="005D2DED"/>
    <w:rsid w:val="005D4EB1"/>
    <w:rsid w:val="005D532F"/>
    <w:rsid w:val="005D65B8"/>
    <w:rsid w:val="005D6E55"/>
    <w:rsid w:val="005E227C"/>
    <w:rsid w:val="005E29E3"/>
    <w:rsid w:val="005E36CD"/>
    <w:rsid w:val="005E3E62"/>
    <w:rsid w:val="005E4DFB"/>
    <w:rsid w:val="005E61B6"/>
    <w:rsid w:val="005E63C2"/>
    <w:rsid w:val="005E7098"/>
    <w:rsid w:val="005E76AD"/>
    <w:rsid w:val="005F07E2"/>
    <w:rsid w:val="005F1881"/>
    <w:rsid w:val="005F21E6"/>
    <w:rsid w:val="005F21EB"/>
    <w:rsid w:val="005F2CE1"/>
    <w:rsid w:val="005F3277"/>
    <w:rsid w:val="005F3550"/>
    <w:rsid w:val="005F4717"/>
    <w:rsid w:val="005F58EE"/>
    <w:rsid w:val="005F7F69"/>
    <w:rsid w:val="00600FFA"/>
    <w:rsid w:val="0060164E"/>
    <w:rsid w:val="00601B0A"/>
    <w:rsid w:val="0060361B"/>
    <w:rsid w:val="006051AE"/>
    <w:rsid w:val="006063BA"/>
    <w:rsid w:val="0060650A"/>
    <w:rsid w:val="006079BF"/>
    <w:rsid w:val="00607A52"/>
    <w:rsid w:val="00607BE4"/>
    <w:rsid w:val="006109A1"/>
    <w:rsid w:val="00611F2D"/>
    <w:rsid w:val="00612CE3"/>
    <w:rsid w:val="00612E64"/>
    <w:rsid w:val="00612FEE"/>
    <w:rsid w:val="0061335C"/>
    <w:rsid w:val="00615256"/>
    <w:rsid w:val="00615340"/>
    <w:rsid w:val="006159C4"/>
    <w:rsid w:val="006169A5"/>
    <w:rsid w:val="00617631"/>
    <w:rsid w:val="00617D99"/>
    <w:rsid w:val="006208AE"/>
    <w:rsid w:val="006231C5"/>
    <w:rsid w:val="00623C40"/>
    <w:rsid w:val="0062443A"/>
    <w:rsid w:val="00624CA3"/>
    <w:rsid w:val="006255C0"/>
    <w:rsid w:val="0062787B"/>
    <w:rsid w:val="0063060B"/>
    <w:rsid w:val="00632667"/>
    <w:rsid w:val="00634A09"/>
    <w:rsid w:val="00634B92"/>
    <w:rsid w:val="006375B6"/>
    <w:rsid w:val="00640931"/>
    <w:rsid w:val="00643046"/>
    <w:rsid w:val="00643DB3"/>
    <w:rsid w:val="00644554"/>
    <w:rsid w:val="0064460E"/>
    <w:rsid w:val="006452A1"/>
    <w:rsid w:val="00646036"/>
    <w:rsid w:val="0064777A"/>
    <w:rsid w:val="00652C42"/>
    <w:rsid w:val="00661A18"/>
    <w:rsid w:val="00662070"/>
    <w:rsid w:val="00663C4E"/>
    <w:rsid w:val="00663CD4"/>
    <w:rsid w:val="00664765"/>
    <w:rsid w:val="00664977"/>
    <w:rsid w:val="00665044"/>
    <w:rsid w:val="00665FE3"/>
    <w:rsid w:val="006673EE"/>
    <w:rsid w:val="00674B21"/>
    <w:rsid w:val="00674ED0"/>
    <w:rsid w:val="0067529E"/>
    <w:rsid w:val="00675883"/>
    <w:rsid w:val="006762A3"/>
    <w:rsid w:val="00676E7D"/>
    <w:rsid w:val="00677793"/>
    <w:rsid w:val="00680FD1"/>
    <w:rsid w:val="00681416"/>
    <w:rsid w:val="00681EDD"/>
    <w:rsid w:val="00682AC5"/>
    <w:rsid w:val="00682B96"/>
    <w:rsid w:val="006833F0"/>
    <w:rsid w:val="00684C1E"/>
    <w:rsid w:val="00685BA6"/>
    <w:rsid w:val="00685DB0"/>
    <w:rsid w:val="00687573"/>
    <w:rsid w:val="00687FBF"/>
    <w:rsid w:val="00693A26"/>
    <w:rsid w:val="00693E88"/>
    <w:rsid w:val="00696CCA"/>
    <w:rsid w:val="006A01E2"/>
    <w:rsid w:val="006A06C3"/>
    <w:rsid w:val="006A095D"/>
    <w:rsid w:val="006A18F0"/>
    <w:rsid w:val="006A21F5"/>
    <w:rsid w:val="006A26A7"/>
    <w:rsid w:val="006A4686"/>
    <w:rsid w:val="006A56A0"/>
    <w:rsid w:val="006A7A73"/>
    <w:rsid w:val="006B0942"/>
    <w:rsid w:val="006B203D"/>
    <w:rsid w:val="006B3E0D"/>
    <w:rsid w:val="006B6223"/>
    <w:rsid w:val="006B738C"/>
    <w:rsid w:val="006C07A0"/>
    <w:rsid w:val="006C1C73"/>
    <w:rsid w:val="006C2F74"/>
    <w:rsid w:val="006C446D"/>
    <w:rsid w:val="006C4671"/>
    <w:rsid w:val="006C4681"/>
    <w:rsid w:val="006C76DA"/>
    <w:rsid w:val="006D119B"/>
    <w:rsid w:val="006D2287"/>
    <w:rsid w:val="006D38C7"/>
    <w:rsid w:val="006D4979"/>
    <w:rsid w:val="006D5489"/>
    <w:rsid w:val="006E0875"/>
    <w:rsid w:val="006E1E25"/>
    <w:rsid w:val="006E2703"/>
    <w:rsid w:val="006E2809"/>
    <w:rsid w:val="006E299B"/>
    <w:rsid w:val="006E4AF9"/>
    <w:rsid w:val="006E7367"/>
    <w:rsid w:val="006E7A35"/>
    <w:rsid w:val="006F17A2"/>
    <w:rsid w:val="006F2E5F"/>
    <w:rsid w:val="006F7DBC"/>
    <w:rsid w:val="00700E87"/>
    <w:rsid w:val="00701449"/>
    <w:rsid w:val="00701D48"/>
    <w:rsid w:val="00702ACF"/>
    <w:rsid w:val="00703424"/>
    <w:rsid w:val="00706EC4"/>
    <w:rsid w:val="007104AF"/>
    <w:rsid w:val="007107C4"/>
    <w:rsid w:val="00712DAE"/>
    <w:rsid w:val="00715F7F"/>
    <w:rsid w:val="00717C29"/>
    <w:rsid w:val="00717F71"/>
    <w:rsid w:val="0072095C"/>
    <w:rsid w:val="00723320"/>
    <w:rsid w:val="007242D5"/>
    <w:rsid w:val="00724A18"/>
    <w:rsid w:val="00726AC4"/>
    <w:rsid w:val="007279B4"/>
    <w:rsid w:val="00727EB9"/>
    <w:rsid w:val="00727F44"/>
    <w:rsid w:val="0073367D"/>
    <w:rsid w:val="00734F24"/>
    <w:rsid w:val="00735CCA"/>
    <w:rsid w:val="0073686F"/>
    <w:rsid w:val="00736AA7"/>
    <w:rsid w:val="00737E99"/>
    <w:rsid w:val="007403FA"/>
    <w:rsid w:val="00740D99"/>
    <w:rsid w:val="007418A0"/>
    <w:rsid w:val="007419A1"/>
    <w:rsid w:val="00742779"/>
    <w:rsid w:val="007433EC"/>
    <w:rsid w:val="00744382"/>
    <w:rsid w:val="00744725"/>
    <w:rsid w:val="00744A5F"/>
    <w:rsid w:val="00745FD6"/>
    <w:rsid w:val="00746A6D"/>
    <w:rsid w:val="00750B9F"/>
    <w:rsid w:val="00750BCF"/>
    <w:rsid w:val="00750C5C"/>
    <w:rsid w:val="00750D69"/>
    <w:rsid w:val="007516DE"/>
    <w:rsid w:val="00751EC6"/>
    <w:rsid w:val="00753156"/>
    <w:rsid w:val="00753159"/>
    <w:rsid w:val="00754D75"/>
    <w:rsid w:val="007556AE"/>
    <w:rsid w:val="00755999"/>
    <w:rsid w:val="00756702"/>
    <w:rsid w:val="00756B1A"/>
    <w:rsid w:val="00760078"/>
    <w:rsid w:val="0076258D"/>
    <w:rsid w:val="00763434"/>
    <w:rsid w:val="00763DA3"/>
    <w:rsid w:val="007640F3"/>
    <w:rsid w:val="00765242"/>
    <w:rsid w:val="00766266"/>
    <w:rsid w:val="0077115D"/>
    <w:rsid w:val="00772161"/>
    <w:rsid w:val="007734C6"/>
    <w:rsid w:val="00773905"/>
    <w:rsid w:val="00774E6C"/>
    <w:rsid w:val="0077512D"/>
    <w:rsid w:val="00776493"/>
    <w:rsid w:val="00776E86"/>
    <w:rsid w:val="00776EC9"/>
    <w:rsid w:val="00780373"/>
    <w:rsid w:val="0078670D"/>
    <w:rsid w:val="00787445"/>
    <w:rsid w:val="00787B8B"/>
    <w:rsid w:val="007908D0"/>
    <w:rsid w:val="00795482"/>
    <w:rsid w:val="00797F70"/>
    <w:rsid w:val="007A0342"/>
    <w:rsid w:val="007A0D08"/>
    <w:rsid w:val="007A29BA"/>
    <w:rsid w:val="007A2D7B"/>
    <w:rsid w:val="007A38C2"/>
    <w:rsid w:val="007A5760"/>
    <w:rsid w:val="007A5AA3"/>
    <w:rsid w:val="007A72B6"/>
    <w:rsid w:val="007A7570"/>
    <w:rsid w:val="007B03F7"/>
    <w:rsid w:val="007B645D"/>
    <w:rsid w:val="007B78DC"/>
    <w:rsid w:val="007C232C"/>
    <w:rsid w:val="007C2E98"/>
    <w:rsid w:val="007C3AC5"/>
    <w:rsid w:val="007C3DE0"/>
    <w:rsid w:val="007C45E0"/>
    <w:rsid w:val="007C4DC8"/>
    <w:rsid w:val="007C5697"/>
    <w:rsid w:val="007D0489"/>
    <w:rsid w:val="007D092D"/>
    <w:rsid w:val="007D21DA"/>
    <w:rsid w:val="007D26F7"/>
    <w:rsid w:val="007D3DC6"/>
    <w:rsid w:val="007D4644"/>
    <w:rsid w:val="007D4DB2"/>
    <w:rsid w:val="007D4FDA"/>
    <w:rsid w:val="007D614C"/>
    <w:rsid w:val="007D6207"/>
    <w:rsid w:val="007D7B7E"/>
    <w:rsid w:val="007D7EF4"/>
    <w:rsid w:val="007E1F16"/>
    <w:rsid w:val="007E2315"/>
    <w:rsid w:val="007E2CA4"/>
    <w:rsid w:val="007E37CA"/>
    <w:rsid w:val="007E462E"/>
    <w:rsid w:val="007E4A38"/>
    <w:rsid w:val="007E62F2"/>
    <w:rsid w:val="007E67BD"/>
    <w:rsid w:val="007E7184"/>
    <w:rsid w:val="007E77D3"/>
    <w:rsid w:val="007F035E"/>
    <w:rsid w:val="007F159F"/>
    <w:rsid w:val="007F1833"/>
    <w:rsid w:val="007F2630"/>
    <w:rsid w:val="007F3ED6"/>
    <w:rsid w:val="007F448F"/>
    <w:rsid w:val="007F598B"/>
    <w:rsid w:val="007F6A52"/>
    <w:rsid w:val="00800482"/>
    <w:rsid w:val="00803632"/>
    <w:rsid w:val="0080393F"/>
    <w:rsid w:val="00803A36"/>
    <w:rsid w:val="0080451F"/>
    <w:rsid w:val="00805584"/>
    <w:rsid w:val="008079E1"/>
    <w:rsid w:val="008107E2"/>
    <w:rsid w:val="00810DFE"/>
    <w:rsid w:val="008132AF"/>
    <w:rsid w:val="008146A3"/>
    <w:rsid w:val="008149F1"/>
    <w:rsid w:val="00817666"/>
    <w:rsid w:val="008178F6"/>
    <w:rsid w:val="00822E48"/>
    <w:rsid w:val="00824B54"/>
    <w:rsid w:val="00824C25"/>
    <w:rsid w:val="00825EF1"/>
    <w:rsid w:val="00827AB9"/>
    <w:rsid w:val="00830C4C"/>
    <w:rsid w:val="00831726"/>
    <w:rsid w:val="00832522"/>
    <w:rsid w:val="00832D9E"/>
    <w:rsid w:val="00833092"/>
    <w:rsid w:val="00835297"/>
    <w:rsid w:val="0083644F"/>
    <w:rsid w:val="00836657"/>
    <w:rsid w:val="00836FC9"/>
    <w:rsid w:val="008407B4"/>
    <w:rsid w:val="0084096C"/>
    <w:rsid w:val="008418BE"/>
    <w:rsid w:val="00841CCF"/>
    <w:rsid w:val="0084229A"/>
    <w:rsid w:val="008435E8"/>
    <w:rsid w:val="0084379B"/>
    <w:rsid w:val="0084674D"/>
    <w:rsid w:val="00847757"/>
    <w:rsid w:val="008479C0"/>
    <w:rsid w:val="00847D5F"/>
    <w:rsid w:val="008506A9"/>
    <w:rsid w:val="0085096E"/>
    <w:rsid w:val="008512A5"/>
    <w:rsid w:val="00852689"/>
    <w:rsid w:val="008552B8"/>
    <w:rsid w:val="008559EF"/>
    <w:rsid w:val="00855A8C"/>
    <w:rsid w:val="008562F3"/>
    <w:rsid w:val="008566C3"/>
    <w:rsid w:val="008600AA"/>
    <w:rsid w:val="00864470"/>
    <w:rsid w:val="008644FB"/>
    <w:rsid w:val="00866336"/>
    <w:rsid w:val="00866AE7"/>
    <w:rsid w:val="00867AA2"/>
    <w:rsid w:val="0087022B"/>
    <w:rsid w:val="00870AAA"/>
    <w:rsid w:val="00870AE9"/>
    <w:rsid w:val="00872188"/>
    <w:rsid w:val="00872ED0"/>
    <w:rsid w:val="00872FF9"/>
    <w:rsid w:val="00874C5D"/>
    <w:rsid w:val="00874C9E"/>
    <w:rsid w:val="00875654"/>
    <w:rsid w:val="0087574D"/>
    <w:rsid w:val="00875A06"/>
    <w:rsid w:val="00875EEA"/>
    <w:rsid w:val="00876EC3"/>
    <w:rsid w:val="00880D4C"/>
    <w:rsid w:val="00880DDC"/>
    <w:rsid w:val="00881166"/>
    <w:rsid w:val="008828A3"/>
    <w:rsid w:val="008838C3"/>
    <w:rsid w:val="00884344"/>
    <w:rsid w:val="0088471D"/>
    <w:rsid w:val="00885573"/>
    <w:rsid w:val="00886B86"/>
    <w:rsid w:val="00891981"/>
    <w:rsid w:val="008925FE"/>
    <w:rsid w:val="008928EA"/>
    <w:rsid w:val="00892B14"/>
    <w:rsid w:val="00893631"/>
    <w:rsid w:val="008960A5"/>
    <w:rsid w:val="008A1342"/>
    <w:rsid w:val="008A15D8"/>
    <w:rsid w:val="008A2474"/>
    <w:rsid w:val="008A3E41"/>
    <w:rsid w:val="008A4829"/>
    <w:rsid w:val="008A4DE1"/>
    <w:rsid w:val="008A5074"/>
    <w:rsid w:val="008A58A3"/>
    <w:rsid w:val="008A7471"/>
    <w:rsid w:val="008A793E"/>
    <w:rsid w:val="008A79B3"/>
    <w:rsid w:val="008A7B8C"/>
    <w:rsid w:val="008B1003"/>
    <w:rsid w:val="008B1548"/>
    <w:rsid w:val="008B199C"/>
    <w:rsid w:val="008B2183"/>
    <w:rsid w:val="008B28C1"/>
    <w:rsid w:val="008B3D9B"/>
    <w:rsid w:val="008B3F6D"/>
    <w:rsid w:val="008B4AE9"/>
    <w:rsid w:val="008C170B"/>
    <w:rsid w:val="008C23FF"/>
    <w:rsid w:val="008C2D44"/>
    <w:rsid w:val="008C2F93"/>
    <w:rsid w:val="008C31D1"/>
    <w:rsid w:val="008C55F4"/>
    <w:rsid w:val="008C7A5E"/>
    <w:rsid w:val="008D3A28"/>
    <w:rsid w:val="008D5E2F"/>
    <w:rsid w:val="008D6182"/>
    <w:rsid w:val="008D6F87"/>
    <w:rsid w:val="008D77C3"/>
    <w:rsid w:val="008E0AD9"/>
    <w:rsid w:val="008E102F"/>
    <w:rsid w:val="008E1528"/>
    <w:rsid w:val="008E1AEA"/>
    <w:rsid w:val="008E2828"/>
    <w:rsid w:val="008E2CC3"/>
    <w:rsid w:val="008E37F6"/>
    <w:rsid w:val="008E41CB"/>
    <w:rsid w:val="008E4BFD"/>
    <w:rsid w:val="008E533F"/>
    <w:rsid w:val="008E54C2"/>
    <w:rsid w:val="008E7789"/>
    <w:rsid w:val="008E78DC"/>
    <w:rsid w:val="008F14E8"/>
    <w:rsid w:val="008F3295"/>
    <w:rsid w:val="008F3D95"/>
    <w:rsid w:val="008F43E1"/>
    <w:rsid w:val="008F47DA"/>
    <w:rsid w:val="008F6D95"/>
    <w:rsid w:val="008F74DF"/>
    <w:rsid w:val="00900E5C"/>
    <w:rsid w:val="00901B44"/>
    <w:rsid w:val="009022D0"/>
    <w:rsid w:val="0090333C"/>
    <w:rsid w:val="009104BF"/>
    <w:rsid w:val="00911CF1"/>
    <w:rsid w:val="00912491"/>
    <w:rsid w:val="00912F1A"/>
    <w:rsid w:val="00913E1D"/>
    <w:rsid w:val="00914B4D"/>
    <w:rsid w:val="00916C74"/>
    <w:rsid w:val="00916DBD"/>
    <w:rsid w:val="00917A34"/>
    <w:rsid w:val="009208CC"/>
    <w:rsid w:val="00920A77"/>
    <w:rsid w:val="00922080"/>
    <w:rsid w:val="0092283E"/>
    <w:rsid w:val="00922F2A"/>
    <w:rsid w:val="00924A3A"/>
    <w:rsid w:val="00924D8A"/>
    <w:rsid w:val="009259B5"/>
    <w:rsid w:val="00926ED3"/>
    <w:rsid w:val="00927D08"/>
    <w:rsid w:val="0093120C"/>
    <w:rsid w:val="00931655"/>
    <w:rsid w:val="00931B98"/>
    <w:rsid w:val="00931EDC"/>
    <w:rsid w:val="00932B6C"/>
    <w:rsid w:val="00933E4B"/>
    <w:rsid w:val="00934BB3"/>
    <w:rsid w:val="00936561"/>
    <w:rsid w:val="00937046"/>
    <w:rsid w:val="009405E0"/>
    <w:rsid w:val="00940CF0"/>
    <w:rsid w:val="0094195B"/>
    <w:rsid w:val="009420C0"/>
    <w:rsid w:val="00942189"/>
    <w:rsid w:val="009438A9"/>
    <w:rsid w:val="00944065"/>
    <w:rsid w:val="00944878"/>
    <w:rsid w:val="009477FF"/>
    <w:rsid w:val="00947A04"/>
    <w:rsid w:val="00951B59"/>
    <w:rsid w:val="0095218D"/>
    <w:rsid w:val="009522D1"/>
    <w:rsid w:val="009541CA"/>
    <w:rsid w:val="00954F86"/>
    <w:rsid w:val="009573A0"/>
    <w:rsid w:val="00960991"/>
    <w:rsid w:val="00963DB8"/>
    <w:rsid w:val="009642AA"/>
    <w:rsid w:val="00965664"/>
    <w:rsid w:val="00972A5A"/>
    <w:rsid w:val="00973039"/>
    <w:rsid w:val="0097361C"/>
    <w:rsid w:val="00973FA8"/>
    <w:rsid w:val="00975259"/>
    <w:rsid w:val="00975E7D"/>
    <w:rsid w:val="00975FEF"/>
    <w:rsid w:val="00976133"/>
    <w:rsid w:val="00976E79"/>
    <w:rsid w:val="00980900"/>
    <w:rsid w:val="0098749E"/>
    <w:rsid w:val="00990FBA"/>
    <w:rsid w:val="0099286E"/>
    <w:rsid w:val="0099337C"/>
    <w:rsid w:val="00993760"/>
    <w:rsid w:val="00994CF9"/>
    <w:rsid w:val="00994DE4"/>
    <w:rsid w:val="00995203"/>
    <w:rsid w:val="009961FF"/>
    <w:rsid w:val="00996716"/>
    <w:rsid w:val="00997545"/>
    <w:rsid w:val="009A0B4B"/>
    <w:rsid w:val="009A2CD7"/>
    <w:rsid w:val="009A4B20"/>
    <w:rsid w:val="009A662C"/>
    <w:rsid w:val="009B006A"/>
    <w:rsid w:val="009B0181"/>
    <w:rsid w:val="009B0265"/>
    <w:rsid w:val="009B03E4"/>
    <w:rsid w:val="009B0C21"/>
    <w:rsid w:val="009B105C"/>
    <w:rsid w:val="009B10CE"/>
    <w:rsid w:val="009B1140"/>
    <w:rsid w:val="009B25A2"/>
    <w:rsid w:val="009B3771"/>
    <w:rsid w:val="009B4948"/>
    <w:rsid w:val="009B7ED6"/>
    <w:rsid w:val="009B7EF0"/>
    <w:rsid w:val="009C0EF7"/>
    <w:rsid w:val="009C1B34"/>
    <w:rsid w:val="009C34B4"/>
    <w:rsid w:val="009C3B25"/>
    <w:rsid w:val="009C562C"/>
    <w:rsid w:val="009C66F8"/>
    <w:rsid w:val="009D06F9"/>
    <w:rsid w:val="009D2ABF"/>
    <w:rsid w:val="009D2CA9"/>
    <w:rsid w:val="009D4951"/>
    <w:rsid w:val="009D4A95"/>
    <w:rsid w:val="009D4BF9"/>
    <w:rsid w:val="009E1461"/>
    <w:rsid w:val="009E1BDF"/>
    <w:rsid w:val="009E2289"/>
    <w:rsid w:val="009E26F6"/>
    <w:rsid w:val="009E277B"/>
    <w:rsid w:val="009E29BB"/>
    <w:rsid w:val="009E2CCE"/>
    <w:rsid w:val="009E34D1"/>
    <w:rsid w:val="009E506F"/>
    <w:rsid w:val="009E5956"/>
    <w:rsid w:val="009E606E"/>
    <w:rsid w:val="009E63A8"/>
    <w:rsid w:val="009E6541"/>
    <w:rsid w:val="009E6673"/>
    <w:rsid w:val="009E6FC8"/>
    <w:rsid w:val="009E73E3"/>
    <w:rsid w:val="009E7A72"/>
    <w:rsid w:val="009E7C39"/>
    <w:rsid w:val="009F23CE"/>
    <w:rsid w:val="009F51A8"/>
    <w:rsid w:val="00A01B7A"/>
    <w:rsid w:val="00A02694"/>
    <w:rsid w:val="00A035CB"/>
    <w:rsid w:val="00A035EB"/>
    <w:rsid w:val="00A03D23"/>
    <w:rsid w:val="00A0558E"/>
    <w:rsid w:val="00A064D2"/>
    <w:rsid w:val="00A06728"/>
    <w:rsid w:val="00A06752"/>
    <w:rsid w:val="00A07596"/>
    <w:rsid w:val="00A10158"/>
    <w:rsid w:val="00A1034B"/>
    <w:rsid w:val="00A1046C"/>
    <w:rsid w:val="00A10914"/>
    <w:rsid w:val="00A10D62"/>
    <w:rsid w:val="00A1238C"/>
    <w:rsid w:val="00A12B4B"/>
    <w:rsid w:val="00A135D2"/>
    <w:rsid w:val="00A14FCD"/>
    <w:rsid w:val="00A1536F"/>
    <w:rsid w:val="00A15F35"/>
    <w:rsid w:val="00A22E53"/>
    <w:rsid w:val="00A23B0F"/>
    <w:rsid w:val="00A2487E"/>
    <w:rsid w:val="00A25360"/>
    <w:rsid w:val="00A30A91"/>
    <w:rsid w:val="00A328BB"/>
    <w:rsid w:val="00A329F7"/>
    <w:rsid w:val="00A35094"/>
    <w:rsid w:val="00A36AE3"/>
    <w:rsid w:val="00A37644"/>
    <w:rsid w:val="00A4132F"/>
    <w:rsid w:val="00A41649"/>
    <w:rsid w:val="00A41A5A"/>
    <w:rsid w:val="00A427FB"/>
    <w:rsid w:val="00A429FE"/>
    <w:rsid w:val="00A42B9A"/>
    <w:rsid w:val="00A433B0"/>
    <w:rsid w:val="00A43757"/>
    <w:rsid w:val="00A437BB"/>
    <w:rsid w:val="00A43C6A"/>
    <w:rsid w:val="00A441C6"/>
    <w:rsid w:val="00A44DE7"/>
    <w:rsid w:val="00A47823"/>
    <w:rsid w:val="00A47FF0"/>
    <w:rsid w:val="00A50CA4"/>
    <w:rsid w:val="00A50D84"/>
    <w:rsid w:val="00A51FFE"/>
    <w:rsid w:val="00A53028"/>
    <w:rsid w:val="00A53401"/>
    <w:rsid w:val="00A53D8F"/>
    <w:rsid w:val="00A53DC1"/>
    <w:rsid w:val="00A55331"/>
    <w:rsid w:val="00A55BE1"/>
    <w:rsid w:val="00A5748A"/>
    <w:rsid w:val="00A57A5C"/>
    <w:rsid w:val="00A6068E"/>
    <w:rsid w:val="00A61928"/>
    <w:rsid w:val="00A61A47"/>
    <w:rsid w:val="00A61E2D"/>
    <w:rsid w:val="00A623C7"/>
    <w:rsid w:val="00A63586"/>
    <w:rsid w:val="00A6360D"/>
    <w:rsid w:val="00A6464F"/>
    <w:rsid w:val="00A648EB"/>
    <w:rsid w:val="00A66BC6"/>
    <w:rsid w:val="00A717BB"/>
    <w:rsid w:val="00A72460"/>
    <w:rsid w:val="00A725D2"/>
    <w:rsid w:val="00A75A7A"/>
    <w:rsid w:val="00A8091A"/>
    <w:rsid w:val="00A81597"/>
    <w:rsid w:val="00A8186E"/>
    <w:rsid w:val="00A82142"/>
    <w:rsid w:val="00A8235F"/>
    <w:rsid w:val="00A827F8"/>
    <w:rsid w:val="00A84183"/>
    <w:rsid w:val="00A84B4E"/>
    <w:rsid w:val="00A84D33"/>
    <w:rsid w:val="00A85A2B"/>
    <w:rsid w:val="00A8737D"/>
    <w:rsid w:val="00A9064A"/>
    <w:rsid w:val="00A91C0C"/>
    <w:rsid w:val="00A9400C"/>
    <w:rsid w:val="00A951AF"/>
    <w:rsid w:val="00A957A5"/>
    <w:rsid w:val="00AA1053"/>
    <w:rsid w:val="00AA2C62"/>
    <w:rsid w:val="00AA3725"/>
    <w:rsid w:val="00AA50BB"/>
    <w:rsid w:val="00AA5AB0"/>
    <w:rsid w:val="00AA5B6B"/>
    <w:rsid w:val="00AA6027"/>
    <w:rsid w:val="00AA66DD"/>
    <w:rsid w:val="00AA703F"/>
    <w:rsid w:val="00AA7F1B"/>
    <w:rsid w:val="00AB1B34"/>
    <w:rsid w:val="00AB1FE2"/>
    <w:rsid w:val="00AB29B7"/>
    <w:rsid w:val="00AB3B2F"/>
    <w:rsid w:val="00AB6CE9"/>
    <w:rsid w:val="00AC16E9"/>
    <w:rsid w:val="00AC17C1"/>
    <w:rsid w:val="00AC1CB2"/>
    <w:rsid w:val="00AC1F94"/>
    <w:rsid w:val="00AC2BB5"/>
    <w:rsid w:val="00AC2FE7"/>
    <w:rsid w:val="00AC50C2"/>
    <w:rsid w:val="00AC6161"/>
    <w:rsid w:val="00AC6395"/>
    <w:rsid w:val="00AC71E6"/>
    <w:rsid w:val="00AC76C9"/>
    <w:rsid w:val="00AD1265"/>
    <w:rsid w:val="00AD199C"/>
    <w:rsid w:val="00AD2A2C"/>
    <w:rsid w:val="00AD7B90"/>
    <w:rsid w:val="00AD7F97"/>
    <w:rsid w:val="00AE0096"/>
    <w:rsid w:val="00AE1C43"/>
    <w:rsid w:val="00AE347A"/>
    <w:rsid w:val="00AE56CE"/>
    <w:rsid w:val="00AE593B"/>
    <w:rsid w:val="00AE5E14"/>
    <w:rsid w:val="00AE6398"/>
    <w:rsid w:val="00AE6868"/>
    <w:rsid w:val="00AF0E57"/>
    <w:rsid w:val="00AF29B9"/>
    <w:rsid w:val="00AF338D"/>
    <w:rsid w:val="00AF3457"/>
    <w:rsid w:val="00AF3ADB"/>
    <w:rsid w:val="00AF3C19"/>
    <w:rsid w:val="00AF5621"/>
    <w:rsid w:val="00AF56F3"/>
    <w:rsid w:val="00AF751A"/>
    <w:rsid w:val="00AF7F70"/>
    <w:rsid w:val="00B00250"/>
    <w:rsid w:val="00B01476"/>
    <w:rsid w:val="00B03CE0"/>
    <w:rsid w:val="00B05CFA"/>
    <w:rsid w:val="00B10199"/>
    <w:rsid w:val="00B10551"/>
    <w:rsid w:val="00B111F9"/>
    <w:rsid w:val="00B11EFA"/>
    <w:rsid w:val="00B125EA"/>
    <w:rsid w:val="00B14907"/>
    <w:rsid w:val="00B14A49"/>
    <w:rsid w:val="00B163CD"/>
    <w:rsid w:val="00B169C8"/>
    <w:rsid w:val="00B170D3"/>
    <w:rsid w:val="00B170DD"/>
    <w:rsid w:val="00B170FB"/>
    <w:rsid w:val="00B20057"/>
    <w:rsid w:val="00B23AF9"/>
    <w:rsid w:val="00B25ABF"/>
    <w:rsid w:val="00B25F7C"/>
    <w:rsid w:val="00B2654A"/>
    <w:rsid w:val="00B33D12"/>
    <w:rsid w:val="00B34A5B"/>
    <w:rsid w:val="00B3537C"/>
    <w:rsid w:val="00B3642F"/>
    <w:rsid w:val="00B37B40"/>
    <w:rsid w:val="00B403B8"/>
    <w:rsid w:val="00B40542"/>
    <w:rsid w:val="00B40AFF"/>
    <w:rsid w:val="00B4114C"/>
    <w:rsid w:val="00B41DB8"/>
    <w:rsid w:val="00B41F55"/>
    <w:rsid w:val="00B428A4"/>
    <w:rsid w:val="00B43EE4"/>
    <w:rsid w:val="00B447CE"/>
    <w:rsid w:val="00B44C58"/>
    <w:rsid w:val="00B45BA9"/>
    <w:rsid w:val="00B5166E"/>
    <w:rsid w:val="00B549B0"/>
    <w:rsid w:val="00B55737"/>
    <w:rsid w:val="00B568E2"/>
    <w:rsid w:val="00B56FC8"/>
    <w:rsid w:val="00B576BC"/>
    <w:rsid w:val="00B57B84"/>
    <w:rsid w:val="00B57EEB"/>
    <w:rsid w:val="00B57F67"/>
    <w:rsid w:val="00B61CBF"/>
    <w:rsid w:val="00B621F4"/>
    <w:rsid w:val="00B624C4"/>
    <w:rsid w:val="00B63ED6"/>
    <w:rsid w:val="00B645F9"/>
    <w:rsid w:val="00B72810"/>
    <w:rsid w:val="00B739DF"/>
    <w:rsid w:val="00B73DBC"/>
    <w:rsid w:val="00B73E97"/>
    <w:rsid w:val="00B7488C"/>
    <w:rsid w:val="00B74CAA"/>
    <w:rsid w:val="00B75010"/>
    <w:rsid w:val="00B7546E"/>
    <w:rsid w:val="00B7665C"/>
    <w:rsid w:val="00B7682D"/>
    <w:rsid w:val="00B800AD"/>
    <w:rsid w:val="00B808A5"/>
    <w:rsid w:val="00B8258F"/>
    <w:rsid w:val="00B82FEA"/>
    <w:rsid w:val="00B8470C"/>
    <w:rsid w:val="00B863FD"/>
    <w:rsid w:val="00B912AB"/>
    <w:rsid w:val="00B91C4C"/>
    <w:rsid w:val="00B956F2"/>
    <w:rsid w:val="00B95D32"/>
    <w:rsid w:val="00B9610D"/>
    <w:rsid w:val="00B97A98"/>
    <w:rsid w:val="00B97C0D"/>
    <w:rsid w:val="00BA1022"/>
    <w:rsid w:val="00BA1B09"/>
    <w:rsid w:val="00BA207F"/>
    <w:rsid w:val="00BA29ED"/>
    <w:rsid w:val="00BA41CF"/>
    <w:rsid w:val="00BA55FB"/>
    <w:rsid w:val="00BA5927"/>
    <w:rsid w:val="00BA5F52"/>
    <w:rsid w:val="00BA656C"/>
    <w:rsid w:val="00BB00B4"/>
    <w:rsid w:val="00BB0979"/>
    <w:rsid w:val="00BB0F68"/>
    <w:rsid w:val="00BB1D10"/>
    <w:rsid w:val="00BB275A"/>
    <w:rsid w:val="00BB3F01"/>
    <w:rsid w:val="00BB5B56"/>
    <w:rsid w:val="00BB6032"/>
    <w:rsid w:val="00BB65B8"/>
    <w:rsid w:val="00BB719A"/>
    <w:rsid w:val="00BC24FF"/>
    <w:rsid w:val="00BC3269"/>
    <w:rsid w:val="00BC4A48"/>
    <w:rsid w:val="00BC5348"/>
    <w:rsid w:val="00BC68E1"/>
    <w:rsid w:val="00BC6BD8"/>
    <w:rsid w:val="00BD05A8"/>
    <w:rsid w:val="00BD0D47"/>
    <w:rsid w:val="00BD1654"/>
    <w:rsid w:val="00BD17F6"/>
    <w:rsid w:val="00BD21DB"/>
    <w:rsid w:val="00BD2530"/>
    <w:rsid w:val="00BD2BA6"/>
    <w:rsid w:val="00BD3089"/>
    <w:rsid w:val="00BD3563"/>
    <w:rsid w:val="00BD3ACD"/>
    <w:rsid w:val="00BD3C50"/>
    <w:rsid w:val="00BD3E20"/>
    <w:rsid w:val="00BD3EF8"/>
    <w:rsid w:val="00BD4D6A"/>
    <w:rsid w:val="00BD67A1"/>
    <w:rsid w:val="00BE0FB9"/>
    <w:rsid w:val="00BE1517"/>
    <w:rsid w:val="00BE1E7E"/>
    <w:rsid w:val="00BE20BF"/>
    <w:rsid w:val="00BE2254"/>
    <w:rsid w:val="00BE32B6"/>
    <w:rsid w:val="00BE52EF"/>
    <w:rsid w:val="00BE5E84"/>
    <w:rsid w:val="00BF2BBC"/>
    <w:rsid w:val="00BF39DE"/>
    <w:rsid w:val="00BF5C38"/>
    <w:rsid w:val="00BF60DB"/>
    <w:rsid w:val="00BF7E6B"/>
    <w:rsid w:val="00C002CB"/>
    <w:rsid w:val="00C00457"/>
    <w:rsid w:val="00C02C96"/>
    <w:rsid w:val="00C046A3"/>
    <w:rsid w:val="00C04900"/>
    <w:rsid w:val="00C049D0"/>
    <w:rsid w:val="00C0503F"/>
    <w:rsid w:val="00C05D29"/>
    <w:rsid w:val="00C06479"/>
    <w:rsid w:val="00C07697"/>
    <w:rsid w:val="00C07AEC"/>
    <w:rsid w:val="00C10695"/>
    <w:rsid w:val="00C14116"/>
    <w:rsid w:val="00C16D0E"/>
    <w:rsid w:val="00C17B21"/>
    <w:rsid w:val="00C17C32"/>
    <w:rsid w:val="00C20FE5"/>
    <w:rsid w:val="00C2253F"/>
    <w:rsid w:val="00C234CA"/>
    <w:rsid w:val="00C2370B"/>
    <w:rsid w:val="00C23800"/>
    <w:rsid w:val="00C23899"/>
    <w:rsid w:val="00C23C82"/>
    <w:rsid w:val="00C244FC"/>
    <w:rsid w:val="00C2461C"/>
    <w:rsid w:val="00C24CD1"/>
    <w:rsid w:val="00C26B89"/>
    <w:rsid w:val="00C30AB4"/>
    <w:rsid w:val="00C30FB7"/>
    <w:rsid w:val="00C32073"/>
    <w:rsid w:val="00C32CC6"/>
    <w:rsid w:val="00C32F0C"/>
    <w:rsid w:val="00C330EC"/>
    <w:rsid w:val="00C349DB"/>
    <w:rsid w:val="00C34F20"/>
    <w:rsid w:val="00C36F6E"/>
    <w:rsid w:val="00C408DE"/>
    <w:rsid w:val="00C425A1"/>
    <w:rsid w:val="00C4447B"/>
    <w:rsid w:val="00C46582"/>
    <w:rsid w:val="00C46CFC"/>
    <w:rsid w:val="00C477B1"/>
    <w:rsid w:val="00C478A1"/>
    <w:rsid w:val="00C50484"/>
    <w:rsid w:val="00C50D9C"/>
    <w:rsid w:val="00C5111D"/>
    <w:rsid w:val="00C52EBE"/>
    <w:rsid w:val="00C559C5"/>
    <w:rsid w:val="00C5680E"/>
    <w:rsid w:val="00C56932"/>
    <w:rsid w:val="00C61FE6"/>
    <w:rsid w:val="00C620BC"/>
    <w:rsid w:val="00C631A2"/>
    <w:rsid w:val="00C63731"/>
    <w:rsid w:val="00C6416B"/>
    <w:rsid w:val="00C64947"/>
    <w:rsid w:val="00C6543C"/>
    <w:rsid w:val="00C6564D"/>
    <w:rsid w:val="00C6593B"/>
    <w:rsid w:val="00C65E83"/>
    <w:rsid w:val="00C66EC3"/>
    <w:rsid w:val="00C67DC1"/>
    <w:rsid w:val="00C7187E"/>
    <w:rsid w:val="00C7262C"/>
    <w:rsid w:val="00C74266"/>
    <w:rsid w:val="00C76234"/>
    <w:rsid w:val="00C81120"/>
    <w:rsid w:val="00C82AC9"/>
    <w:rsid w:val="00C833BF"/>
    <w:rsid w:val="00C84D13"/>
    <w:rsid w:val="00C84ECF"/>
    <w:rsid w:val="00C85953"/>
    <w:rsid w:val="00C862FA"/>
    <w:rsid w:val="00C90DAA"/>
    <w:rsid w:val="00C90E3C"/>
    <w:rsid w:val="00C91431"/>
    <w:rsid w:val="00C91CE5"/>
    <w:rsid w:val="00C92215"/>
    <w:rsid w:val="00C92348"/>
    <w:rsid w:val="00C9236E"/>
    <w:rsid w:val="00C92438"/>
    <w:rsid w:val="00C92E7F"/>
    <w:rsid w:val="00CA06E5"/>
    <w:rsid w:val="00CA0784"/>
    <w:rsid w:val="00CA4343"/>
    <w:rsid w:val="00CA5980"/>
    <w:rsid w:val="00CB178C"/>
    <w:rsid w:val="00CB38C2"/>
    <w:rsid w:val="00CB4239"/>
    <w:rsid w:val="00CB45F3"/>
    <w:rsid w:val="00CB6740"/>
    <w:rsid w:val="00CC01A1"/>
    <w:rsid w:val="00CC0907"/>
    <w:rsid w:val="00CC22B4"/>
    <w:rsid w:val="00CC431C"/>
    <w:rsid w:val="00CC6059"/>
    <w:rsid w:val="00CD0549"/>
    <w:rsid w:val="00CD0796"/>
    <w:rsid w:val="00CD12F0"/>
    <w:rsid w:val="00CD2BCE"/>
    <w:rsid w:val="00CD346D"/>
    <w:rsid w:val="00CD61A8"/>
    <w:rsid w:val="00CD6B17"/>
    <w:rsid w:val="00CD7E5E"/>
    <w:rsid w:val="00CE076A"/>
    <w:rsid w:val="00CE0E0B"/>
    <w:rsid w:val="00CE1952"/>
    <w:rsid w:val="00CE1B11"/>
    <w:rsid w:val="00CE3C39"/>
    <w:rsid w:val="00CE3FC6"/>
    <w:rsid w:val="00CE4A72"/>
    <w:rsid w:val="00CE5729"/>
    <w:rsid w:val="00CE61B0"/>
    <w:rsid w:val="00CE660D"/>
    <w:rsid w:val="00CE68BD"/>
    <w:rsid w:val="00CE74A5"/>
    <w:rsid w:val="00CF00E7"/>
    <w:rsid w:val="00CF08C5"/>
    <w:rsid w:val="00CF271B"/>
    <w:rsid w:val="00CF2EE1"/>
    <w:rsid w:val="00CF35FE"/>
    <w:rsid w:val="00CF51F8"/>
    <w:rsid w:val="00D01537"/>
    <w:rsid w:val="00D018A0"/>
    <w:rsid w:val="00D01CA3"/>
    <w:rsid w:val="00D02682"/>
    <w:rsid w:val="00D027C9"/>
    <w:rsid w:val="00D033F1"/>
    <w:rsid w:val="00D04E1C"/>
    <w:rsid w:val="00D06C0C"/>
    <w:rsid w:val="00D073EF"/>
    <w:rsid w:val="00D10014"/>
    <w:rsid w:val="00D1004C"/>
    <w:rsid w:val="00D1072E"/>
    <w:rsid w:val="00D11861"/>
    <w:rsid w:val="00D1192B"/>
    <w:rsid w:val="00D11BB8"/>
    <w:rsid w:val="00D11DD1"/>
    <w:rsid w:val="00D126C1"/>
    <w:rsid w:val="00D14541"/>
    <w:rsid w:val="00D15718"/>
    <w:rsid w:val="00D1708D"/>
    <w:rsid w:val="00D17B80"/>
    <w:rsid w:val="00D20B0B"/>
    <w:rsid w:val="00D20F24"/>
    <w:rsid w:val="00D2361D"/>
    <w:rsid w:val="00D24314"/>
    <w:rsid w:val="00D24C20"/>
    <w:rsid w:val="00D268F6"/>
    <w:rsid w:val="00D30383"/>
    <w:rsid w:val="00D32E01"/>
    <w:rsid w:val="00D33003"/>
    <w:rsid w:val="00D33D2A"/>
    <w:rsid w:val="00D374CD"/>
    <w:rsid w:val="00D3760F"/>
    <w:rsid w:val="00D37658"/>
    <w:rsid w:val="00D37909"/>
    <w:rsid w:val="00D37A63"/>
    <w:rsid w:val="00D37D65"/>
    <w:rsid w:val="00D43865"/>
    <w:rsid w:val="00D4387C"/>
    <w:rsid w:val="00D4562B"/>
    <w:rsid w:val="00D46207"/>
    <w:rsid w:val="00D465FC"/>
    <w:rsid w:val="00D46D19"/>
    <w:rsid w:val="00D50A1E"/>
    <w:rsid w:val="00D51C90"/>
    <w:rsid w:val="00D51E13"/>
    <w:rsid w:val="00D54C4A"/>
    <w:rsid w:val="00D54D5B"/>
    <w:rsid w:val="00D54E23"/>
    <w:rsid w:val="00D5537B"/>
    <w:rsid w:val="00D55DE2"/>
    <w:rsid w:val="00D56DD2"/>
    <w:rsid w:val="00D579AE"/>
    <w:rsid w:val="00D6216C"/>
    <w:rsid w:val="00D63B65"/>
    <w:rsid w:val="00D6453C"/>
    <w:rsid w:val="00D645AB"/>
    <w:rsid w:val="00D64920"/>
    <w:rsid w:val="00D6528B"/>
    <w:rsid w:val="00D664A1"/>
    <w:rsid w:val="00D700FF"/>
    <w:rsid w:val="00D70465"/>
    <w:rsid w:val="00D7099E"/>
    <w:rsid w:val="00D74827"/>
    <w:rsid w:val="00D74C74"/>
    <w:rsid w:val="00D769BB"/>
    <w:rsid w:val="00D77BDA"/>
    <w:rsid w:val="00D80F0D"/>
    <w:rsid w:val="00D81DB5"/>
    <w:rsid w:val="00D8278F"/>
    <w:rsid w:val="00D82F48"/>
    <w:rsid w:val="00D83A6E"/>
    <w:rsid w:val="00D840CE"/>
    <w:rsid w:val="00D84AD8"/>
    <w:rsid w:val="00D85789"/>
    <w:rsid w:val="00D870F6"/>
    <w:rsid w:val="00D917DC"/>
    <w:rsid w:val="00D93096"/>
    <w:rsid w:val="00D9333D"/>
    <w:rsid w:val="00D944CE"/>
    <w:rsid w:val="00D94535"/>
    <w:rsid w:val="00D94ED4"/>
    <w:rsid w:val="00D94FBF"/>
    <w:rsid w:val="00D95267"/>
    <w:rsid w:val="00D9586E"/>
    <w:rsid w:val="00D96610"/>
    <w:rsid w:val="00D9680C"/>
    <w:rsid w:val="00DA0927"/>
    <w:rsid w:val="00DA43C8"/>
    <w:rsid w:val="00DA4B53"/>
    <w:rsid w:val="00DA5C39"/>
    <w:rsid w:val="00DA66C2"/>
    <w:rsid w:val="00DA750E"/>
    <w:rsid w:val="00DB09E1"/>
    <w:rsid w:val="00DC0066"/>
    <w:rsid w:val="00DC106C"/>
    <w:rsid w:val="00DC3F14"/>
    <w:rsid w:val="00DC4E06"/>
    <w:rsid w:val="00DC70A2"/>
    <w:rsid w:val="00DC716A"/>
    <w:rsid w:val="00DC719F"/>
    <w:rsid w:val="00DD047A"/>
    <w:rsid w:val="00DD0AD4"/>
    <w:rsid w:val="00DD14CC"/>
    <w:rsid w:val="00DD1B37"/>
    <w:rsid w:val="00DD258B"/>
    <w:rsid w:val="00DD4A27"/>
    <w:rsid w:val="00DD5831"/>
    <w:rsid w:val="00DD78D2"/>
    <w:rsid w:val="00DD79DA"/>
    <w:rsid w:val="00DD7B56"/>
    <w:rsid w:val="00DD7F27"/>
    <w:rsid w:val="00DE0A91"/>
    <w:rsid w:val="00DE13EB"/>
    <w:rsid w:val="00DE1BAD"/>
    <w:rsid w:val="00DE1D49"/>
    <w:rsid w:val="00DE1DAD"/>
    <w:rsid w:val="00DE2878"/>
    <w:rsid w:val="00DE2C8C"/>
    <w:rsid w:val="00DE39BF"/>
    <w:rsid w:val="00DE5286"/>
    <w:rsid w:val="00DE76DE"/>
    <w:rsid w:val="00DF150C"/>
    <w:rsid w:val="00DF1A7E"/>
    <w:rsid w:val="00DF1BDE"/>
    <w:rsid w:val="00DF1C16"/>
    <w:rsid w:val="00DF1CA1"/>
    <w:rsid w:val="00DF3271"/>
    <w:rsid w:val="00DF367A"/>
    <w:rsid w:val="00DF36D0"/>
    <w:rsid w:val="00DF372F"/>
    <w:rsid w:val="00DF39BC"/>
    <w:rsid w:val="00DF6EC4"/>
    <w:rsid w:val="00DF7D78"/>
    <w:rsid w:val="00E023D8"/>
    <w:rsid w:val="00E030BE"/>
    <w:rsid w:val="00E03114"/>
    <w:rsid w:val="00E03579"/>
    <w:rsid w:val="00E03AE5"/>
    <w:rsid w:val="00E06DA8"/>
    <w:rsid w:val="00E071DF"/>
    <w:rsid w:val="00E1028A"/>
    <w:rsid w:val="00E106E2"/>
    <w:rsid w:val="00E1076B"/>
    <w:rsid w:val="00E10C33"/>
    <w:rsid w:val="00E1118F"/>
    <w:rsid w:val="00E116CA"/>
    <w:rsid w:val="00E12677"/>
    <w:rsid w:val="00E12F5C"/>
    <w:rsid w:val="00E13262"/>
    <w:rsid w:val="00E145A3"/>
    <w:rsid w:val="00E15E4D"/>
    <w:rsid w:val="00E161E0"/>
    <w:rsid w:val="00E1745C"/>
    <w:rsid w:val="00E179BA"/>
    <w:rsid w:val="00E206F4"/>
    <w:rsid w:val="00E21236"/>
    <w:rsid w:val="00E22542"/>
    <w:rsid w:val="00E2344E"/>
    <w:rsid w:val="00E25302"/>
    <w:rsid w:val="00E307F2"/>
    <w:rsid w:val="00E30B35"/>
    <w:rsid w:val="00E30DAB"/>
    <w:rsid w:val="00E32653"/>
    <w:rsid w:val="00E33F1A"/>
    <w:rsid w:val="00E340B3"/>
    <w:rsid w:val="00E34491"/>
    <w:rsid w:val="00E34C96"/>
    <w:rsid w:val="00E34C98"/>
    <w:rsid w:val="00E40341"/>
    <w:rsid w:val="00E404EB"/>
    <w:rsid w:val="00E407E4"/>
    <w:rsid w:val="00E4151D"/>
    <w:rsid w:val="00E4158E"/>
    <w:rsid w:val="00E4554B"/>
    <w:rsid w:val="00E45A13"/>
    <w:rsid w:val="00E45DDB"/>
    <w:rsid w:val="00E47027"/>
    <w:rsid w:val="00E51509"/>
    <w:rsid w:val="00E5385F"/>
    <w:rsid w:val="00E5445A"/>
    <w:rsid w:val="00E549B2"/>
    <w:rsid w:val="00E56E66"/>
    <w:rsid w:val="00E57DF6"/>
    <w:rsid w:val="00E6094C"/>
    <w:rsid w:val="00E60B69"/>
    <w:rsid w:val="00E618FD"/>
    <w:rsid w:val="00E62453"/>
    <w:rsid w:val="00E62798"/>
    <w:rsid w:val="00E664A6"/>
    <w:rsid w:val="00E67BCF"/>
    <w:rsid w:val="00E70FC6"/>
    <w:rsid w:val="00E71820"/>
    <w:rsid w:val="00E71932"/>
    <w:rsid w:val="00E71F1F"/>
    <w:rsid w:val="00E71F27"/>
    <w:rsid w:val="00E72A64"/>
    <w:rsid w:val="00E73B72"/>
    <w:rsid w:val="00E73CA0"/>
    <w:rsid w:val="00E74757"/>
    <w:rsid w:val="00E7489B"/>
    <w:rsid w:val="00E74C15"/>
    <w:rsid w:val="00E77204"/>
    <w:rsid w:val="00E7778E"/>
    <w:rsid w:val="00E83544"/>
    <w:rsid w:val="00E83E71"/>
    <w:rsid w:val="00E8469E"/>
    <w:rsid w:val="00E86358"/>
    <w:rsid w:val="00E87B63"/>
    <w:rsid w:val="00E87BEF"/>
    <w:rsid w:val="00E87D79"/>
    <w:rsid w:val="00E91C6B"/>
    <w:rsid w:val="00E91C8E"/>
    <w:rsid w:val="00E925D5"/>
    <w:rsid w:val="00E93487"/>
    <w:rsid w:val="00E94003"/>
    <w:rsid w:val="00E94D43"/>
    <w:rsid w:val="00E9545B"/>
    <w:rsid w:val="00E961A1"/>
    <w:rsid w:val="00E9674A"/>
    <w:rsid w:val="00EA1EE5"/>
    <w:rsid w:val="00EA2DCB"/>
    <w:rsid w:val="00EA2F91"/>
    <w:rsid w:val="00EA3BD5"/>
    <w:rsid w:val="00EA3E47"/>
    <w:rsid w:val="00EA4447"/>
    <w:rsid w:val="00EA4A4D"/>
    <w:rsid w:val="00EA55BB"/>
    <w:rsid w:val="00EA6440"/>
    <w:rsid w:val="00EA7703"/>
    <w:rsid w:val="00EA7E92"/>
    <w:rsid w:val="00EB01B5"/>
    <w:rsid w:val="00EB2E39"/>
    <w:rsid w:val="00EB4948"/>
    <w:rsid w:val="00EB4CC7"/>
    <w:rsid w:val="00EB4DB1"/>
    <w:rsid w:val="00EB5303"/>
    <w:rsid w:val="00EB57CF"/>
    <w:rsid w:val="00EB6714"/>
    <w:rsid w:val="00EB67FE"/>
    <w:rsid w:val="00EB742B"/>
    <w:rsid w:val="00EB7916"/>
    <w:rsid w:val="00EC086D"/>
    <w:rsid w:val="00EC107A"/>
    <w:rsid w:val="00EC2F04"/>
    <w:rsid w:val="00EC59AD"/>
    <w:rsid w:val="00EC6170"/>
    <w:rsid w:val="00EC77D3"/>
    <w:rsid w:val="00EC79BA"/>
    <w:rsid w:val="00ED1662"/>
    <w:rsid w:val="00ED2FD2"/>
    <w:rsid w:val="00ED3644"/>
    <w:rsid w:val="00ED4179"/>
    <w:rsid w:val="00ED4A8F"/>
    <w:rsid w:val="00ED7899"/>
    <w:rsid w:val="00EE1AC9"/>
    <w:rsid w:val="00EE1CCA"/>
    <w:rsid w:val="00EE1D8D"/>
    <w:rsid w:val="00EE245B"/>
    <w:rsid w:val="00EE27EF"/>
    <w:rsid w:val="00EE495E"/>
    <w:rsid w:val="00EE5DE4"/>
    <w:rsid w:val="00EE67FF"/>
    <w:rsid w:val="00EE6D4F"/>
    <w:rsid w:val="00EE7E91"/>
    <w:rsid w:val="00EF01D2"/>
    <w:rsid w:val="00EF06DD"/>
    <w:rsid w:val="00EF11E9"/>
    <w:rsid w:val="00EF14A4"/>
    <w:rsid w:val="00EF23CB"/>
    <w:rsid w:val="00EF3DF5"/>
    <w:rsid w:val="00EF4213"/>
    <w:rsid w:val="00EF46C6"/>
    <w:rsid w:val="00EF559A"/>
    <w:rsid w:val="00EF5DDB"/>
    <w:rsid w:val="00EF68F4"/>
    <w:rsid w:val="00EF7BD1"/>
    <w:rsid w:val="00F0078E"/>
    <w:rsid w:val="00F04402"/>
    <w:rsid w:val="00F05344"/>
    <w:rsid w:val="00F05D85"/>
    <w:rsid w:val="00F07EFB"/>
    <w:rsid w:val="00F101EC"/>
    <w:rsid w:val="00F10222"/>
    <w:rsid w:val="00F10E5E"/>
    <w:rsid w:val="00F1110B"/>
    <w:rsid w:val="00F13101"/>
    <w:rsid w:val="00F1523D"/>
    <w:rsid w:val="00F1569B"/>
    <w:rsid w:val="00F16163"/>
    <w:rsid w:val="00F16D12"/>
    <w:rsid w:val="00F16F57"/>
    <w:rsid w:val="00F20A3C"/>
    <w:rsid w:val="00F2183E"/>
    <w:rsid w:val="00F22EE9"/>
    <w:rsid w:val="00F233D6"/>
    <w:rsid w:val="00F242E5"/>
    <w:rsid w:val="00F24785"/>
    <w:rsid w:val="00F24928"/>
    <w:rsid w:val="00F2543A"/>
    <w:rsid w:val="00F258F3"/>
    <w:rsid w:val="00F2597C"/>
    <w:rsid w:val="00F265DC"/>
    <w:rsid w:val="00F267DD"/>
    <w:rsid w:val="00F26FE9"/>
    <w:rsid w:val="00F277D5"/>
    <w:rsid w:val="00F318AD"/>
    <w:rsid w:val="00F32362"/>
    <w:rsid w:val="00F33BF0"/>
    <w:rsid w:val="00F35152"/>
    <w:rsid w:val="00F354CA"/>
    <w:rsid w:val="00F3561B"/>
    <w:rsid w:val="00F36288"/>
    <w:rsid w:val="00F36F15"/>
    <w:rsid w:val="00F375D6"/>
    <w:rsid w:val="00F4140A"/>
    <w:rsid w:val="00F414D7"/>
    <w:rsid w:val="00F417F5"/>
    <w:rsid w:val="00F41F9B"/>
    <w:rsid w:val="00F42397"/>
    <w:rsid w:val="00F42CF2"/>
    <w:rsid w:val="00F42FED"/>
    <w:rsid w:val="00F43F4E"/>
    <w:rsid w:val="00F43FF0"/>
    <w:rsid w:val="00F44A47"/>
    <w:rsid w:val="00F473EE"/>
    <w:rsid w:val="00F5053A"/>
    <w:rsid w:val="00F5187D"/>
    <w:rsid w:val="00F535AA"/>
    <w:rsid w:val="00F53ECC"/>
    <w:rsid w:val="00F53F61"/>
    <w:rsid w:val="00F55155"/>
    <w:rsid w:val="00F57A98"/>
    <w:rsid w:val="00F629A5"/>
    <w:rsid w:val="00F62D44"/>
    <w:rsid w:val="00F64D56"/>
    <w:rsid w:val="00F6737E"/>
    <w:rsid w:val="00F673CC"/>
    <w:rsid w:val="00F67F3F"/>
    <w:rsid w:val="00F702E1"/>
    <w:rsid w:val="00F70599"/>
    <w:rsid w:val="00F7095A"/>
    <w:rsid w:val="00F72762"/>
    <w:rsid w:val="00F73DC1"/>
    <w:rsid w:val="00F73E16"/>
    <w:rsid w:val="00F7615D"/>
    <w:rsid w:val="00F76D20"/>
    <w:rsid w:val="00F809E6"/>
    <w:rsid w:val="00F82589"/>
    <w:rsid w:val="00F83AF6"/>
    <w:rsid w:val="00F83F5A"/>
    <w:rsid w:val="00F84D01"/>
    <w:rsid w:val="00F86098"/>
    <w:rsid w:val="00F86736"/>
    <w:rsid w:val="00F87A86"/>
    <w:rsid w:val="00F909DC"/>
    <w:rsid w:val="00F9530A"/>
    <w:rsid w:val="00F97103"/>
    <w:rsid w:val="00F974E8"/>
    <w:rsid w:val="00F9759E"/>
    <w:rsid w:val="00FA096F"/>
    <w:rsid w:val="00FA136D"/>
    <w:rsid w:val="00FA1501"/>
    <w:rsid w:val="00FA19E2"/>
    <w:rsid w:val="00FA251F"/>
    <w:rsid w:val="00FA3C06"/>
    <w:rsid w:val="00FA57A8"/>
    <w:rsid w:val="00FB076C"/>
    <w:rsid w:val="00FB1524"/>
    <w:rsid w:val="00FB1EA4"/>
    <w:rsid w:val="00FB41AE"/>
    <w:rsid w:val="00FB5A56"/>
    <w:rsid w:val="00FB5F31"/>
    <w:rsid w:val="00FB6069"/>
    <w:rsid w:val="00FB7251"/>
    <w:rsid w:val="00FB7B7C"/>
    <w:rsid w:val="00FC0363"/>
    <w:rsid w:val="00FC0538"/>
    <w:rsid w:val="00FC094B"/>
    <w:rsid w:val="00FC3360"/>
    <w:rsid w:val="00FC5512"/>
    <w:rsid w:val="00FC5E52"/>
    <w:rsid w:val="00FC696D"/>
    <w:rsid w:val="00FC6F69"/>
    <w:rsid w:val="00FC7EAB"/>
    <w:rsid w:val="00FD31A0"/>
    <w:rsid w:val="00FD44D6"/>
    <w:rsid w:val="00FD4FA0"/>
    <w:rsid w:val="00FD5378"/>
    <w:rsid w:val="00FD6744"/>
    <w:rsid w:val="00FD6BDC"/>
    <w:rsid w:val="00FD7824"/>
    <w:rsid w:val="00FE024C"/>
    <w:rsid w:val="00FE0BBF"/>
    <w:rsid w:val="00FE3704"/>
    <w:rsid w:val="00FE522A"/>
    <w:rsid w:val="00FF1124"/>
    <w:rsid w:val="00FF195D"/>
    <w:rsid w:val="00FF19C5"/>
    <w:rsid w:val="00FF2220"/>
    <w:rsid w:val="00FF23F0"/>
    <w:rsid w:val="00FF2606"/>
    <w:rsid w:val="00FF33E8"/>
    <w:rsid w:val="00FF3BEB"/>
    <w:rsid w:val="00FF5FED"/>
    <w:rsid w:val="00FF6230"/>
    <w:rsid w:val="00FF6C29"/>
    <w:rsid w:val="00FF7C5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8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360" w:lineRule="auto"/>
        <w:ind w:left="993" w:hanging="284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13C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8141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1416"/>
    <w:rPr>
      <w:rFonts w:ascii="Tahoma" w:hAnsi="Tahoma" w:cs="Tahoma"/>
      <w:sz w:val="16"/>
      <w:szCs w:val="16"/>
    </w:rPr>
  </w:style>
  <w:style w:type="paragraph" w:styleId="ListParagraph">
    <w:name w:val="List Paragraph"/>
    <w:aliases w:val="sub de titre 4,ANNEX,List Paragraph1,Body of text"/>
    <w:basedOn w:val="Normal"/>
    <w:link w:val="ListParagraphChar"/>
    <w:uiPriority w:val="34"/>
    <w:qFormat/>
    <w:rsid w:val="00AB1FE2"/>
    <w:pPr>
      <w:spacing w:line="276" w:lineRule="auto"/>
      <w:ind w:left="720"/>
      <w:contextualSpacing/>
    </w:pPr>
    <w:rPr>
      <w:lang w:val="id-ID"/>
    </w:rPr>
  </w:style>
  <w:style w:type="table" w:styleId="TableGrid">
    <w:name w:val="Table Grid"/>
    <w:basedOn w:val="TableNormal"/>
    <w:uiPriority w:val="59"/>
    <w:rsid w:val="00AB1FE2"/>
    <w:pPr>
      <w:spacing w:after="0" w:line="240" w:lineRule="auto"/>
    </w:pPr>
    <w:rPr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5E61B6"/>
    <w:rPr>
      <w:color w:val="0000FF" w:themeColor="hyperlink"/>
      <w:u w:val="single"/>
    </w:rPr>
  </w:style>
  <w:style w:type="character" w:customStyle="1" w:styleId="markedcontent">
    <w:name w:val="markedcontent"/>
    <w:basedOn w:val="DefaultParagraphFont"/>
    <w:rsid w:val="00B576BC"/>
  </w:style>
  <w:style w:type="character" w:customStyle="1" w:styleId="hwtze">
    <w:name w:val="hwtze"/>
    <w:basedOn w:val="DefaultParagraphFont"/>
    <w:rsid w:val="00847757"/>
  </w:style>
  <w:style w:type="character" w:customStyle="1" w:styleId="rynqvb">
    <w:name w:val="rynqvb"/>
    <w:basedOn w:val="DefaultParagraphFont"/>
    <w:rsid w:val="00847757"/>
  </w:style>
  <w:style w:type="paragraph" w:customStyle="1" w:styleId="Default">
    <w:name w:val="Default"/>
    <w:rsid w:val="00780373"/>
    <w:pPr>
      <w:autoSpaceDE w:val="0"/>
      <w:autoSpaceDN w:val="0"/>
      <w:adjustRightInd w:val="0"/>
      <w:spacing w:after="0" w:line="240" w:lineRule="auto"/>
    </w:pPr>
    <w:rPr>
      <w:rFonts w:ascii="Book Antiqua" w:hAnsi="Book Antiqua" w:cs="Book Antiqua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rsid w:val="00AA703F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AA703F"/>
    <w:rPr>
      <w:rFonts w:ascii="Times New Roman" w:eastAsia="Times New Roman" w:hAnsi="Times New Roman" w:cs="Times New Roman"/>
      <w:sz w:val="24"/>
      <w:szCs w:val="24"/>
    </w:rPr>
  </w:style>
  <w:style w:type="character" w:customStyle="1" w:styleId="ListParagraphChar">
    <w:name w:val="List Paragraph Char"/>
    <w:aliases w:val="sub de titre 4 Char,ANNEX Char,List Paragraph1 Char,Body of text Char"/>
    <w:link w:val="ListParagraph"/>
    <w:uiPriority w:val="34"/>
    <w:locked/>
    <w:rsid w:val="00BE1E7E"/>
    <w:rPr>
      <w:lang w:val="id-ID"/>
    </w:rPr>
  </w:style>
  <w:style w:type="paragraph" w:styleId="Header">
    <w:name w:val="header"/>
    <w:basedOn w:val="Normal"/>
    <w:link w:val="HeaderChar"/>
    <w:uiPriority w:val="99"/>
    <w:unhideWhenUsed/>
    <w:rsid w:val="0077216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72161"/>
  </w:style>
  <w:style w:type="paragraph" w:styleId="Footer">
    <w:name w:val="footer"/>
    <w:basedOn w:val="Normal"/>
    <w:link w:val="FooterChar"/>
    <w:uiPriority w:val="99"/>
    <w:unhideWhenUsed/>
    <w:rsid w:val="0077216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72161"/>
  </w:style>
  <w:style w:type="character" w:customStyle="1" w:styleId="lrzxr">
    <w:name w:val="lrzxr"/>
    <w:basedOn w:val="DefaultParagraphFont"/>
    <w:rsid w:val="00FB7B7C"/>
  </w:style>
  <w:style w:type="character" w:styleId="FollowedHyperlink">
    <w:name w:val="FollowedHyperlink"/>
    <w:basedOn w:val="DefaultParagraphFont"/>
    <w:uiPriority w:val="99"/>
    <w:semiHidden/>
    <w:unhideWhenUsed/>
    <w:rsid w:val="00A429FE"/>
    <w:rPr>
      <w:color w:val="800080"/>
      <w:u w:val="single"/>
    </w:rPr>
  </w:style>
  <w:style w:type="paragraph" w:customStyle="1" w:styleId="xl63">
    <w:name w:val="xl63"/>
    <w:basedOn w:val="Normal"/>
    <w:rsid w:val="00A429FE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xl64">
    <w:name w:val="xl64"/>
    <w:basedOn w:val="Normal"/>
    <w:rsid w:val="00A429FE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">
    <w:name w:val="xl65"/>
    <w:basedOn w:val="Normal"/>
    <w:rsid w:val="00A429FE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A429FE"/>
    <w:pPr>
      <w:pBdr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left="0"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A429FE"/>
    <w:pPr>
      <w:pBdr>
        <w:top w:val="single" w:sz="8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A429FE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 w:firstLine="0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9">
    <w:name w:val="xl69"/>
    <w:basedOn w:val="Normal"/>
    <w:rsid w:val="00A429F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 w:firstLine="0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rsid w:val="00A429FE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 w:firstLine="0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1">
    <w:name w:val="xl71"/>
    <w:basedOn w:val="Normal"/>
    <w:rsid w:val="00A429FE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left="0" w:firstLine="0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2">
    <w:name w:val="xl72"/>
    <w:basedOn w:val="Normal"/>
    <w:rsid w:val="00A429FE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left="0" w:firstLine="0"/>
    </w:pPr>
    <w:rPr>
      <w:rFonts w:ascii="Times New Roman" w:eastAsia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4353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80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849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824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343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905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340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630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78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9832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15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591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77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71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idx.co.id" TargetMode="External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24" Type="http://schemas.microsoft.com/office/2007/relationships/stylesWithEffects" Target="stylesWithEffects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4D92209-D862-47EE-81E4-546CFC45F9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101</TotalTime>
  <Pages>73</Pages>
  <Words>16649</Words>
  <Characters>94905</Characters>
  <Application>Microsoft Office Word</Application>
  <DocSecurity>0</DocSecurity>
  <Lines>790</Lines>
  <Paragraphs>2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33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LENOVO</dc:creator>
  <cp:lastModifiedBy>LENOVO</cp:lastModifiedBy>
  <cp:revision>4410</cp:revision>
  <dcterms:created xsi:type="dcterms:W3CDTF">2022-12-17T01:33:00Z</dcterms:created>
  <dcterms:modified xsi:type="dcterms:W3CDTF">2024-02-21T12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chicago-note-bibliography</vt:lpwstr>
  </property>
  <property fmtid="{D5CDD505-2E9C-101B-9397-08002B2CF9AE}" pid="11" name="Mendeley Recent Style Name 4_1">
    <vt:lpwstr>Chicago Manual of Style 17th edition (no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527e08b-fcfc-3501-97e1-ebd2c66ce24c</vt:lpwstr>
  </property>
  <property fmtid="{D5CDD505-2E9C-101B-9397-08002B2CF9AE}" pid="24" name="Mendeley Citation Style_1">
    <vt:lpwstr>http://www.zotero.org/styles/american-political-science-association</vt:lpwstr>
  </property>
</Properties>
</file>